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70B7CF" w14:textId="5382F43A" w:rsidR="00844344" w:rsidRPr="00B42E87" w:rsidRDefault="00044128" w:rsidP="00844344">
      <w:pPr>
        <w:pStyle w:val="Titelblatt5"/>
        <w:jc w:val="left"/>
        <w:rPr>
          <w:b/>
          <w:lang w:val="en-US"/>
        </w:rPr>
      </w:pPr>
      <w:r w:rsidRPr="00B42E87">
        <w:rPr>
          <w:noProof/>
          <w:lang w:val="en-US"/>
        </w:rPr>
        <mc:AlternateContent>
          <mc:Choice Requires="wps">
            <w:drawing>
              <wp:anchor distT="45720" distB="45720" distL="114300" distR="114300" simplePos="0" relativeHeight="251658240" behindDoc="0" locked="0" layoutInCell="1" allowOverlap="1" wp14:anchorId="1042913F" wp14:editId="17782815">
                <wp:simplePos x="0" y="0"/>
                <wp:positionH relativeFrom="column">
                  <wp:posOffset>3364230</wp:posOffset>
                </wp:positionH>
                <wp:positionV relativeFrom="paragraph">
                  <wp:posOffset>-13970</wp:posOffset>
                </wp:positionV>
                <wp:extent cx="2232025" cy="533400"/>
                <wp:effectExtent l="0" t="0" r="0" b="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2025" cy="533400"/>
                        </a:xfrm>
                        <a:prstGeom prst="rect">
                          <a:avLst/>
                        </a:prstGeom>
                        <a:solidFill>
                          <a:srgbClr val="FFFFFF"/>
                        </a:solidFill>
                        <a:ln w="9525">
                          <a:noFill/>
                          <a:miter lim="800000"/>
                          <a:headEnd/>
                          <a:tailEnd/>
                        </a:ln>
                      </wps:spPr>
                      <wps:txbx>
                        <w:txbxContent>
                          <w:p w14:paraId="0FD5DAC8" w14:textId="5910885C" w:rsidR="006D1F88" w:rsidRPr="006D1F88" w:rsidRDefault="006D1F88" w:rsidP="006D1F88">
                            <w:pPr>
                              <w:rPr>
                                <w:rFonts w:ascii="Calibri" w:hAnsi="Calibri"/>
                                <w:color w:val="2F5496"/>
                                <w:sz w:val="16"/>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1042913F" id="_x0000_t202" coordsize="21600,21600" o:spt="202" path="m,l,21600r21600,l21600,xe">
                <v:stroke joinstyle="miter"/>
                <v:path gradientshapeok="t" o:connecttype="rect"/>
              </v:shapetype>
              <v:shape id="Textfeld 2" o:spid="_x0000_s1026" type="#_x0000_t202" style="position:absolute;margin-left:264.9pt;margin-top:-1.1pt;width:175.75pt;height:42pt;z-index:2516582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" stroked="f">
                <v:textbox>
                  <w:txbxContent>
                    <w:p w14:paraId="0FD5DAC8" w14:textId="5910885C" w:rsidR="006D1F88" w:rsidRPr="006D1F88" w:rsidRDefault="006D1F88" w:rsidP="006D1F88">
                      <w:pPr>
                        <w:rPr>
                          <w:rFonts w:ascii="Calibri" w:hAnsi="Calibri"/>
                          <w:color w:val="2F5496"/>
                          <w:sz w:val="16"/>
                        </w:rPr>
                      </w:pPr>
                    </w:p>
                  </w:txbxContent>
                </v:textbox>
                <w10:wrap type="square"/>
              </v:shape>
            </w:pict>
          </mc:Fallback>
        </mc:AlternateContent>
      </w:r>
      <w:r w:rsidR="00844344" w:rsidRPr="00B42E87">
        <w:rPr>
          <w:b/>
          <w:lang w:val="en-US"/>
        </w:rPr>
        <w:t>Bern University of Applied Sciences</w:t>
      </w:r>
    </w:p>
    <w:p w14:paraId="557D41F0" w14:textId="7DC72BE5" w:rsidR="00B015CB" w:rsidRPr="00B42E87" w:rsidRDefault="00844344" w:rsidP="00844344">
      <w:pPr>
        <w:pStyle w:val="Titelblatt5"/>
        <w:jc w:val="left"/>
        <w:rPr>
          <w:lang w:val="en-US"/>
        </w:rPr>
      </w:pPr>
      <w:r w:rsidRPr="00B42E87">
        <w:rPr>
          <w:lang w:val="en-US"/>
        </w:rPr>
        <w:t>Business School</w:t>
      </w:r>
    </w:p>
    <w:p w14:paraId="587D1730" w14:textId="77777777" w:rsidR="006D1F88" w:rsidRPr="00B42E87" w:rsidRDefault="006D1F88" w:rsidP="00B015CB">
      <w:pPr>
        <w:pBdr>
          <w:bottom w:val="single" w:sz="4" w:space="1" w:color="auto"/>
        </w:pBdr>
        <w:rPr>
          <w:lang w:val="en-US"/>
        </w:rPr>
      </w:pPr>
    </w:p>
    <w:p w14:paraId="557D41F1" w14:textId="77777777" w:rsidR="00B015CB" w:rsidRPr="00B42E87" w:rsidRDefault="00B015CB" w:rsidP="00B015CB">
      <w:pPr>
        <w:rPr>
          <w:lang w:val="en-US"/>
        </w:rPr>
      </w:pPr>
    </w:p>
    <w:p w14:paraId="557D41F2" w14:textId="77777777" w:rsidR="00B015CB" w:rsidRPr="00B42E87" w:rsidRDefault="00B015CB" w:rsidP="00B015CB">
      <w:pPr>
        <w:rPr>
          <w:lang w:val="en-US"/>
        </w:rPr>
      </w:pPr>
    </w:p>
    <w:p w14:paraId="557D41F3" w14:textId="77777777" w:rsidR="00B015CB" w:rsidRPr="00B42E87" w:rsidRDefault="00B015CB" w:rsidP="00B015CB">
      <w:pPr>
        <w:rPr>
          <w:lang w:val="en-US"/>
        </w:rPr>
      </w:pPr>
    </w:p>
    <w:p w14:paraId="557D41F6" w14:textId="444300A8" w:rsidR="00B015CB" w:rsidRPr="00B42E87" w:rsidRDefault="00B149E0" w:rsidP="00B015CB">
      <w:pPr>
        <w:pStyle w:val="Titelblatt5"/>
        <w:jc w:val="left"/>
        <w:rPr>
          <w:lang w:val="en-US"/>
        </w:rPr>
      </w:pPr>
      <w:r w:rsidRPr="00B149E0">
        <w:rPr>
          <w:b/>
          <w:bCs/>
          <w:sz w:val="40"/>
          <w:lang w:val="en-US"/>
        </w:rPr>
        <w:t>Towards a Business Model and Plan Tackling Parking Space Optimized Re-allocation</w:t>
      </w:r>
    </w:p>
    <w:p w14:paraId="557D41F7" w14:textId="77777777" w:rsidR="00B015CB" w:rsidRPr="00B42E87" w:rsidRDefault="00B015CB" w:rsidP="00B015CB">
      <w:pPr>
        <w:pStyle w:val="Titelblatt5"/>
        <w:jc w:val="left"/>
        <w:rPr>
          <w:lang w:val="en-US"/>
        </w:rPr>
      </w:pPr>
    </w:p>
    <w:p w14:paraId="557D41F8" w14:textId="77777777" w:rsidR="00B015CB" w:rsidRPr="00B42E87" w:rsidRDefault="00B015CB" w:rsidP="00B015CB">
      <w:pPr>
        <w:pStyle w:val="Titelblatt5"/>
        <w:jc w:val="left"/>
        <w:rPr>
          <w:lang w:val="en-US"/>
        </w:rPr>
      </w:pPr>
    </w:p>
    <w:p w14:paraId="557D41FC" w14:textId="77777777" w:rsidR="00B015CB" w:rsidRPr="00B42E87" w:rsidRDefault="00B015CB" w:rsidP="00B015CB">
      <w:pPr>
        <w:pStyle w:val="Titelblatt5"/>
        <w:jc w:val="left"/>
        <w:rPr>
          <w:lang w:val="en-US"/>
        </w:rPr>
      </w:pPr>
    </w:p>
    <w:p w14:paraId="557D41FD" w14:textId="77777777" w:rsidR="00B015CB" w:rsidRPr="00B42E87" w:rsidRDefault="00B015CB" w:rsidP="00B015CB">
      <w:pPr>
        <w:pStyle w:val="Titelblatt5"/>
        <w:jc w:val="left"/>
        <w:rPr>
          <w:lang w:val="en-US"/>
        </w:rPr>
      </w:pPr>
    </w:p>
    <w:p w14:paraId="557D41FE" w14:textId="4E62A258" w:rsidR="00B015CB" w:rsidRPr="00B42E87" w:rsidRDefault="002C4183" w:rsidP="00B015CB">
      <w:pPr>
        <w:pStyle w:val="Titelblatt3"/>
        <w:jc w:val="left"/>
        <w:rPr>
          <w:sz w:val="32"/>
          <w:szCs w:val="32"/>
          <w:lang w:val="en-US"/>
        </w:rPr>
      </w:pPr>
      <w:r w:rsidRPr="00B42E87">
        <w:rPr>
          <w:sz w:val="32"/>
          <w:szCs w:val="32"/>
          <w:lang w:val="en-US"/>
        </w:rPr>
        <w:t>Bachelor Thesis</w:t>
      </w:r>
      <w:r w:rsidR="009B180F" w:rsidRPr="00B42E87">
        <w:rPr>
          <w:sz w:val="32"/>
          <w:szCs w:val="32"/>
          <w:lang w:val="en-US"/>
        </w:rPr>
        <w:t xml:space="preserve"> Proposal</w:t>
      </w:r>
    </w:p>
    <w:p w14:paraId="557D41FF" w14:textId="77777777" w:rsidR="00B015CB" w:rsidRPr="00B42E87" w:rsidRDefault="00B015CB" w:rsidP="00B015CB">
      <w:pPr>
        <w:pStyle w:val="Titelblatt5"/>
        <w:jc w:val="left"/>
        <w:rPr>
          <w:lang w:val="en-US"/>
        </w:rPr>
      </w:pPr>
    </w:p>
    <w:p w14:paraId="557D4200" w14:textId="77777777" w:rsidR="00B015CB" w:rsidRPr="00B42E87" w:rsidRDefault="00B015CB" w:rsidP="00B015CB">
      <w:pPr>
        <w:pStyle w:val="Titelblatt5"/>
        <w:jc w:val="left"/>
        <w:rPr>
          <w:lang w:val="en-US"/>
        </w:rPr>
      </w:pPr>
    </w:p>
    <w:p w14:paraId="557D4203" w14:textId="77777777" w:rsidR="00B015CB" w:rsidRPr="00B42E87" w:rsidRDefault="00B015CB" w:rsidP="00B015CB">
      <w:pPr>
        <w:pStyle w:val="Titelblatt5"/>
        <w:jc w:val="left"/>
        <w:rPr>
          <w:lang w:val="en-US"/>
        </w:rPr>
      </w:pPr>
    </w:p>
    <w:p w14:paraId="557D4205" w14:textId="77777777" w:rsidR="00B015CB" w:rsidRPr="00B42E87" w:rsidRDefault="00B015CB" w:rsidP="00B015CB">
      <w:pPr>
        <w:pStyle w:val="Titelblatt5"/>
        <w:jc w:val="left"/>
        <w:rPr>
          <w:lang w:val="en-US"/>
        </w:rPr>
      </w:pPr>
    </w:p>
    <w:p w14:paraId="42DCECE5" w14:textId="77777777" w:rsidR="003D4AA0" w:rsidRPr="00B42E87" w:rsidRDefault="003D4AA0" w:rsidP="00B015CB">
      <w:pPr>
        <w:pStyle w:val="Titelblatt5"/>
        <w:jc w:val="left"/>
        <w:rPr>
          <w:lang w:val="en-US"/>
        </w:rPr>
      </w:pPr>
    </w:p>
    <w:p w14:paraId="292730E0" w14:textId="77777777" w:rsidR="003D4AA0" w:rsidRPr="00B42E87" w:rsidRDefault="003D4AA0" w:rsidP="00B015CB">
      <w:pPr>
        <w:pStyle w:val="Titelblatt5"/>
        <w:jc w:val="left"/>
        <w:rPr>
          <w:lang w:val="en-US"/>
        </w:rPr>
      </w:pPr>
    </w:p>
    <w:p w14:paraId="557D4206" w14:textId="77777777" w:rsidR="00B015CB" w:rsidRPr="00B42E87" w:rsidRDefault="00B015CB" w:rsidP="00B015CB">
      <w:pPr>
        <w:pStyle w:val="Titelblatt5"/>
        <w:jc w:val="left"/>
        <w:rPr>
          <w:lang w:val="en-US"/>
        </w:rPr>
      </w:pPr>
    </w:p>
    <w:p w14:paraId="3F07F792" w14:textId="77777777" w:rsidR="003D4AA0" w:rsidRPr="00B42E87" w:rsidRDefault="003D4AA0" w:rsidP="003D4AA0">
      <w:pPr>
        <w:pStyle w:val="Titelblatt4"/>
        <w:ind w:left="4253" w:hanging="4253"/>
        <w:jc w:val="left"/>
        <w:rPr>
          <w:b/>
          <w:lang w:val="en-US"/>
        </w:rPr>
      </w:pPr>
      <w:r w:rsidRPr="00B42E87">
        <w:rPr>
          <w:lang w:val="en-US"/>
        </w:rPr>
        <w:t xml:space="preserve">Submitted within the study </w:t>
      </w:r>
      <w:proofErr w:type="spellStart"/>
      <w:r w:rsidRPr="00B42E87">
        <w:rPr>
          <w:lang w:val="en-US"/>
        </w:rPr>
        <w:t>programme</w:t>
      </w:r>
      <w:proofErr w:type="spellEnd"/>
      <w:r w:rsidRPr="00B42E87">
        <w:rPr>
          <w:lang w:val="en-US"/>
        </w:rPr>
        <w:tab/>
      </w:r>
      <w:r w:rsidRPr="00B42E87">
        <w:rPr>
          <w:b/>
          <w:lang w:val="en-US"/>
        </w:rPr>
        <w:t>Bachelor of Science in</w:t>
      </w:r>
    </w:p>
    <w:p w14:paraId="6CCA6EB4" w14:textId="77777777" w:rsidR="00CA61C2" w:rsidRDefault="003D4AA0" w:rsidP="003D4AA0">
      <w:pPr>
        <w:pStyle w:val="Titelblatt4"/>
        <w:tabs>
          <w:tab w:val="left" w:pos="4253"/>
        </w:tabs>
        <w:ind w:left="4253" w:hanging="4253"/>
        <w:jc w:val="left"/>
        <w:rPr>
          <w:b/>
          <w:lang w:val="en-US"/>
        </w:rPr>
      </w:pPr>
      <w:r w:rsidRPr="00B42E87">
        <w:rPr>
          <w:b/>
          <w:lang w:val="en-US"/>
        </w:rPr>
        <w:tab/>
        <w:t>Business Information Technology</w:t>
      </w:r>
      <w:r w:rsidR="00CA61C2">
        <w:rPr>
          <w:b/>
          <w:lang w:val="en-US"/>
        </w:rPr>
        <w:t xml:space="preserve"> </w:t>
      </w:r>
      <w:r w:rsidR="00D13606" w:rsidRPr="00B42E87">
        <w:rPr>
          <w:b/>
          <w:lang w:val="en-US"/>
        </w:rPr>
        <w:t>/</w:t>
      </w:r>
      <w:r w:rsidR="00CA61C2">
        <w:rPr>
          <w:b/>
          <w:lang w:val="en-US"/>
        </w:rPr>
        <w:t xml:space="preserve"> </w:t>
      </w:r>
    </w:p>
    <w:p w14:paraId="2FB177FA" w14:textId="14C7C8DF" w:rsidR="003D4AA0" w:rsidRPr="00B42E87" w:rsidRDefault="00CA61C2" w:rsidP="003D4AA0">
      <w:pPr>
        <w:pStyle w:val="Titelblatt4"/>
        <w:tabs>
          <w:tab w:val="left" w:pos="4253"/>
        </w:tabs>
        <w:ind w:left="4253" w:hanging="4253"/>
        <w:jc w:val="left"/>
        <w:rPr>
          <w:lang w:val="en-US"/>
        </w:rPr>
      </w:pPr>
      <w:r>
        <w:rPr>
          <w:b/>
          <w:lang w:val="en-US"/>
        </w:rPr>
        <w:tab/>
      </w:r>
      <w:r w:rsidR="00D13606" w:rsidRPr="00B42E87">
        <w:rPr>
          <w:b/>
          <w:lang w:val="en-US"/>
        </w:rPr>
        <w:t>Digital Business &amp; AI</w:t>
      </w:r>
    </w:p>
    <w:p w14:paraId="557D4212" w14:textId="0ED152DA" w:rsidR="00B015CB" w:rsidRPr="00B149E0" w:rsidRDefault="00B015CB" w:rsidP="00B015CB">
      <w:pPr>
        <w:rPr>
          <w:rStyle w:val="berschriftInhalt"/>
          <w:sz w:val="24"/>
          <w:szCs w:val="16"/>
          <w:lang w:val="en-GB"/>
        </w:rPr>
      </w:pPr>
      <w:r w:rsidRPr="00B42E87">
        <w:rPr>
          <w:lang w:val="en-US"/>
        </w:rPr>
        <w:br w:type="page"/>
      </w:r>
      <w:r w:rsidR="007A4466" w:rsidRPr="00B42E87">
        <w:rPr>
          <w:rStyle w:val="berschriftInhalt"/>
          <w:sz w:val="24"/>
          <w:szCs w:val="16"/>
          <w:lang w:val="en-US"/>
        </w:rPr>
        <w:lastRenderedPageBreak/>
        <w:t>Personal Information</w:t>
      </w:r>
      <w:r w:rsidRPr="00B42E87">
        <w:rPr>
          <w:rStyle w:val="berschriftInhalt"/>
          <w:sz w:val="24"/>
          <w:szCs w:val="16"/>
          <w:lang w:val="en-US"/>
        </w:rPr>
        <w:t xml:space="preserve"> </w:t>
      </w:r>
    </w:p>
    <w:p w14:paraId="557D4213" w14:textId="77777777" w:rsidR="00B015CB" w:rsidRPr="00B42E87" w:rsidRDefault="00B015CB" w:rsidP="00B015CB">
      <w:pPr>
        <w:rPr>
          <w:sz w:val="20"/>
          <w:szCs w:val="18"/>
          <w:lang w:val="en-US"/>
        </w:rPr>
      </w:pPr>
    </w:p>
    <w:p w14:paraId="321A694A" w14:textId="54FC7748" w:rsidR="00274316" w:rsidRPr="00B42E87" w:rsidRDefault="00274316" w:rsidP="00274316">
      <w:pPr>
        <w:pStyle w:val="Titelblatt5"/>
        <w:ind w:left="4253" w:hanging="4253"/>
        <w:jc w:val="left"/>
        <w:rPr>
          <w:sz w:val="18"/>
          <w:szCs w:val="16"/>
          <w:lang w:val="en-US"/>
        </w:rPr>
      </w:pPr>
      <w:r w:rsidRPr="00B42E87">
        <w:rPr>
          <w:sz w:val="18"/>
          <w:szCs w:val="16"/>
          <w:lang w:val="en-US"/>
        </w:rPr>
        <w:t>Surname</w:t>
      </w:r>
      <w:r w:rsidRPr="00B42E87">
        <w:rPr>
          <w:sz w:val="18"/>
          <w:szCs w:val="16"/>
          <w:lang w:val="en-US"/>
        </w:rPr>
        <w:tab/>
      </w:r>
      <w:r w:rsidR="000E265A">
        <w:rPr>
          <w:b/>
          <w:sz w:val="18"/>
          <w:szCs w:val="16"/>
          <w:lang w:val="en-GB"/>
        </w:rPr>
        <w:t>Yogeswaran</w:t>
      </w:r>
    </w:p>
    <w:p w14:paraId="3A4609F5" w14:textId="6B636D0F" w:rsidR="00274316" w:rsidRPr="00B42E87" w:rsidRDefault="00274316" w:rsidP="00274316">
      <w:pPr>
        <w:pStyle w:val="Titelblatt5"/>
        <w:ind w:left="4253" w:hanging="4253"/>
        <w:jc w:val="left"/>
        <w:rPr>
          <w:sz w:val="18"/>
          <w:szCs w:val="16"/>
          <w:lang w:val="en-US"/>
        </w:rPr>
      </w:pPr>
      <w:r w:rsidRPr="00B42E87">
        <w:rPr>
          <w:sz w:val="18"/>
          <w:szCs w:val="16"/>
          <w:lang w:val="en-US"/>
        </w:rPr>
        <w:t>First name</w:t>
      </w:r>
      <w:r w:rsidRPr="00B42E87">
        <w:rPr>
          <w:sz w:val="18"/>
          <w:szCs w:val="16"/>
          <w:lang w:val="en-US"/>
        </w:rPr>
        <w:tab/>
      </w:r>
      <w:r w:rsidR="000E265A">
        <w:rPr>
          <w:b/>
          <w:sz w:val="18"/>
          <w:szCs w:val="16"/>
          <w:lang w:val="en-US"/>
        </w:rPr>
        <w:t>Samira</w:t>
      </w:r>
    </w:p>
    <w:p w14:paraId="2BF8E02F" w14:textId="587785D9" w:rsidR="00274316" w:rsidRPr="00B42E87" w:rsidRDefault="00274316" w:rsidP="00274316">
      <w:pPr>
        <w:pStyle w:val="Titelblatt5"/>
        <w:ind w:left="4253" w:hanging="4253"/>
        <w:jc w:val="left"/>
        <w:rPr>
          <w:sz w:val="18"/>
          <w:szCs w:val="16"/>
          <w:lang w:val="en-US"/>
        </w:rPr>
      </w:pPr>
      <w:r w:rsidRPr="00B42E87">
        <w:rPr>
          <w:sz w:val="18"/>
          <w:szCs w:val="16"/>
          <w:lang w:val="en-US"/>
        </w:rPr>
        <w:t>E-Mail</w:t>
      </w:r>
      <w:r w:rsidRPr="00B42E87">
        <w:rPr>
          <w:sz w:val="18"/>
          <w:szCs w:val="16"/>
          <w:lang w:val="en-US"/>
        </w:rPr>
        <w:tab/>
      </w:r>
      <w:r w:rsidR="000E265A">
        <w:rPr>
          <w:b/>
          <w:sz w:val="18"/>
          <w:szCs w:val="16"/>
          <w:lang w:val="en-US"/>
        </w:rPr>
        <w:t>samira</w:t>
      </w:r>
      <w:r w:rsidR="00B149E0" w:rsidRPr="00B149E0">
        <w:rPr>
          <w:b/>
          <w:sz w:val="18"/>
          <w:szCs w:val="16"/>
          <w:lang w:val="en-US"/>
        </w:rPr>
        <w:t>.</w:t>
      </w:r>
      <w:r w:rsidR="000E265A">
        <w:rPr>
          <w:b/>
          <w:sz w:val="18"/>
          <w:szCs w:val="16"/>
          <w:lang w:val="en-US"/>
        </w:rPr>
        <w:t>yogeswaran</w:t>
      </w:r>
      <w:r w:rsidR="00B149E0" w:rsidRPr="00B149E0">
        <w:rPr>
          <w:b/>
          <w:sz w:val="18"/>
          <w:szCs w:val="16"/>
          <w:lang w:val="en-US"/>
        </w:rPr>
        <w:t>@students.bfh.ch</w:t>
      </w:r>
    </w:p>
    <w:p w14:paraId="05BD3F4C" w14:textId="66E0079A" w:rsidR="00274316" w:rsidRPr="00B42E87" w:rsidRDefault="00274316" w:rsidP="00274316">
      <w:pPr>
        <w:pStyle w:val="Titelblatt5"/>
        <w:ind w:left="4253" w:hanging="4253"/>
        <w:jc w:val="left"/>
        <w:rPr>
          <w:sz w:val="18"/>
          <w:szCs w:val="16"/>
          <w:lang w:val="en-US"/>
        </w:rPr>
      </w:pPr>
      <w:r w:rsidRPr="00B42E87">
        <w:rPr>
          <w:sz w:val="18"/>
          <w:szCs w:val="16"/>
          <w:lang w:val="en-US"/>
        </w:rPr>
        <w:t>Telephone number (optional)</w:t>
      </w:r>
      <w:r w:rsidRPr="00B42E87">
        <w:rPr>
          <w:sz w:val="18"/>
          <w:szCs w:val="16"/>
          <w:lang w:val="en-US"/>
        </w:rPr>
        <w:tab/>
      </w:r>
      <w:r w:rsidR="00B149E0">
        <w:rPr>
          <w:b/>
          <w:sz w:val="18"/>
          <w:szCs w:val="16"/>
          <w:lang w:val="en-US"/>
        </w:rPr>
        <w:t xml:space="preserve">+41 79 </w:t>
      </w:r>
      <w:r w:rsidR="000E265A">
        <w:rPr>
          <w:b/>
          <w:sz w:val="18"/>
          <w:szCs w:val="16"/>
          <w:lang w:val="en-US"/>
        </w:rPr>
        <w:t>913 14 91</w:t>
      </w:r>
    </w:p>
    <w:p w14:paraId="48320061" w14:textId="6481A6AC" w:rsidR="00274316" w:rsidRPr="00B42E87" w:rsidRDefault="00274316" w:rsidP="00274316">
      <w:pPr>
        <w:pStyle w:val="Titelblatt5"/>
        <w:ind w:left="4253" w:hanging="4253"/>
        <w:jc w:val="left"/>
        <w:rPr>
          <w:sz w:val="18"/>
          <w:szCs w:val="16"/>
          <w:lang w:val="en-US"/>
        </w:rPr>
      </w:pPr>
      <w:r w:rsidRPr="00B42E87">
        <w:rPr>
          <w:sz w:val="18"/>
          <w:szCs w:val="16"/>
          <w:lang w:val="en-US"/>
        </w:rPr>
        <w:t>Matriculation/Enrollment number</w:t>
      </w:r>
      <w:r w:rsidRPr="00B42E87">
        <w:rPr>
          <w:sz w:val="18"/>
          <w:szCs w:val="16"/>
          <w:lang w:val="en-US"/>
        </w:rPr>
        <w:tab/>
      </w:r>
      <w:r w:rsidR="000E265A" w:rsidRPr="000E265A">
        <w:rPr>
          <w:b/>
          <w:bCs/>
          <w:sz w:val="18"/>
          <w:szCs w:val="16"/>
          <w:lang w:val="en-US"/>
        </w:rPr>
        <w:t>21-254-230</w:t>
      </w:r>
    </w:p>
    <w:p w14:paraId="414564CD" w14:textId="72C1EF1C" w:rsidR="00274316" w:rsidRPr="00B42E87" w:rsidRDefault="00274316" w:rsidP="00274316">
      <w:pPr>
        <w:pStyle w:val="Titelblatt5"/>
        <w:ind w:left="4253" w:hanging="4253"/>
        <w:jc w:val="left"/>
        <w:rPr>
          <w:sz w:val="18"/>
          <w:szCs w:val="16"/>
          <w:lang w:val="en-US"/>
        </w:rPr>
      </w:pPr>
      <w:r w:rsidRPr="00B42E87">
        <w:rPr>
          <w:sz w:val="18"/>
          <w:szCs w:val="16"/>
          <w:lang w:val="en-US"/>
        </w:rPr>
        <w:t>Study time model</w:t>
      </w:r>
      <w:r w:rsidRPr="00B42E87">
        <w:rPr>
          <w:sz w:val="18"/>
          <w:szCs w:val="16"/>
          <w:lang w:val="en-US"/>
        </w:rPr>
        <w:tab/>
      </w:r>
      <w:sdt>
        <w:sdtPr>
          <w:rPr>
            <w:sz w:val="18"/>
            <w:szCs w:val="16"/>
            <w:lang w:val="en-US"/>
          </w:rPr>
          <w:id w:val="-1140647767"/>
          <w14:checkbox>
            <w14:checked w14:val="0"/>
            <w14:checkedState w14:val="2612" w14:font="MS Gothic"/>
            <w14:uncheckedState w14:val="2610" w14:font="MS Gothic"/>
          </w14:checkbox>
        </w:sdtPr>
        <w:sdtContent>
          <w:r w:rsidR="00613576" w:rsidRPr="00B42E87">
            <w:rPr>
              <w:rFonts w:ascii="MS Gothic" w:eastAsia="MS Gothic" w:hAnsi="MS Gothic"/>
              <w:sz w:val="18"/>
              <w:szCs w:val="16"/>
              <w:lang w:val="en-US"/>
            </w:rPr>
            <w:t>☐</w:t>
          </w:r>
        </w:sdtContent>
      </w:sdt>
      <w:r w:rsidR="00613576" w:rsidRPr="00B42E87">
        <w:rPr>
          <w:sz w:val="18"/>
          <w:szCs w:val="16"/>
          <w:lang w:val="en-US"/>
        </w:rPr>
        <w:t xml:space="preserve">  </w:t>
      </w:r>
      <w:r w:rsidRPr="00B42E87">
        <w:rPr>
          <w:sz w:val="18"/>
          <w:szCs w:val="16"/>
          <w:lang w:val="en-US"/>
        </w:rPr>
        <w:t>Full-time</w:t>
      </w:r>
    </w:p>
    <w:p w14:paraId="1E38E4F7" w14:textId="52484DBE" w:rsidR="00274316" w:rsidRPr="00B42E87" w:rsidRDefault="00000000" w:rsidP="00062900">
      <w:pPr>
        <w:pStyle w:val="Titelblatt5"/>
        <w:ind w:left="4253"/>
        <w:jc w:val="left"/>
        <w:rPr>
          <w:sz w:val="18"/>
          <w:szCs w:val="16"/>
          <w:lang w:val="en-US"/>
        </w:rPr>
      </w:pPr>
      <w:sdt>
        <w:sdtPr>
          <w:rPr>
            <w:sz w:val="18"/>
            <w:szCs w:val="16"/>
            <w:lang w:val="en-US"/>
          </w:rPr>
          <w:id w:val="-720372417"/>
          <w14:checkbox>
            <w14:checked w14:val="1"/>
            <w14:checkedState w14:val="2612" w14:font="MS Gothic"/>
            <w14:uncheckedState w14:val="2610" w14:font="MS Gothic"/>
          </w14:checkbox>
        </w:sdtPr>
        <w:sdtContent>
          <w:r w:rsidR="00A9056A">
            <w:rPr>
              <w:rFonts w:ascii="MS Gothic" w:eastAsia="MS Gothic" w:hAnsi="MS Gothic" w:hint="eastAsia"/>
              <w:sz w:val="18"/>
              <w:szCs w:val="16"/>
              <w:lang w:val="en-US"/>
            </w:rPr>
            <w:t>☒</w:t>
          </w:r>
        </w:sdtContent>
      </w:sdt>
      <w:r w:rsidR="00613576" w:rsidRPr="00B42E87">
        <w:rPr>
          <w:sz w:val="18"/>
          <w:szCs w:val="16"/>
          <w:lang w:val="en-US"/>
        </w:rPr>
        <w:t xml:space="preserve">  </w:t>
      </w:r>
      <w:r w:rsidR="00274316" w:rsidRPr="00B42E87">
        <w:rPr>
          <w:sz w:val="18"/>
          <w:szCs w:val="16"/>
          <w:lang w:val="en-US"/>
        </w:rPr>
        <w:t>Part-time</w:t>
      </w:r>
    </w:p>
    <w:p w14:paraId="46D9D8C0" w14:textId="77777777" w:rsidR="00B149E0" w:rsidRPr="00B42E87" w:rsidRDefault="00B149E0" w:rsidP="00B015CB">
      <w:pPr>
        <w:rPr>
          <w:sz w:val="20"/>
          <w:szCs w:val="18"/>
          <w:lang w:val="en-US"/>
        </w:rPr>
      </w:pPr>
    </w:p>
    <w:p w14:paraId="3B57836A" w14:textId="77777777" w:rsidR="00B8385F" w:rsidRPr="000E265A" w:rsidRDefault="00B8385F" w:rsidP="00B8385F">
      <w:pPr>
        <w:rPr>
          <w:rStyle w:val="berschriftInhalt"/>
          <w:sz w:val="24"/>
          <w:szCs w:val="16"/>
          <w:highlight w:val="yellow"/>
          <w:lang w:val="en-US"/>
        </w:rPr>
      </w:pPr>
      <w:r w:rsidRPr="000E265A">
        <w:rPr>
          <w:rStyle w:val="berschriftInhalt"/>
          <w:sz w:val="24"/>
          <w:szCs w:val="16"/>
          <w:highlight w:val="yellow"/>
          <w:lang w:val="en-US"/>
        </w:rPr>
        <w:t>Topic Sponsor</w:t>
      </w:r>
    </w:p>
    <w:p w14:paraId="2759554C" w14:textId="77777777" w:rsidR="00B8385F" w:rsidRPr="000E265A" w:rsidRDefault="00B8385F" w:rsidP="00B8385F">
      <w:pPr>
        <w:rPr>
          <w:sz w:val="20"/>
          <w:szCs w:val="18"/>
          <w:highlight w:val="yellow"/>
          <w:lang w:val="en-US"/>
        </w:rPr>
      </w:pPr>
    </w:p>
    <w:p w14:paraId="292A0BA5" w14:textId="2EF06191" w:rsidR="00B8385F" w:rsidRPr="000E265A" w:rsidRDefault="00B8385F" w:rsidP="00223803">
      <w:pPr>
        <w:pStyle w:val="Titelblatt5"/>
        <w:ind w:left="4253" w:hanging="4253"/>
        <w:jc w:val="left"/>
        <w:rPr>
          <w:sz w:val="18"/>
          <w:szCs w:val="18"/>
          <w:highlight w:val="yellow"/>
          <w:lang w:val="en-US"/>
        </w:rPr>
      </w:pPr>
      <w:r w:rsidRPr="000E265A">
        <w:rPr>
          <w:sz w:val="18"/>
          <w:szCs w:val="16"/>
          <w:highlight w:val="yellow"/>
          <w:lang w:val="en-US"/>
        </w:rPr>
        <w:t>First and last name</w:t>
      </w:r>
      <w:r w:rsidRPr="000E265A">
        <w:rPr>
          <w:sz w:val="18"/>
          <w:szCs w:val="16"/>
          <w:highlight w:val="yellow"/>
          <w:lang w:val="en-US"/>
        </w:rPr>
        <w:tab/>
      </w:r>
      <w:r w:rsidR="00B149E0" w:rsidRPr="000E265A">
        <w:rPr>
          <w:sz w:val="18"/>
          <w:szCs w:val="18"/>
          <w:highlight w:val="yellow"/>
          <w:lang w:val="en-GB"/>
        </w:rPr>
        <w:t>Nithurjan Ayadurai, Sergei Güdel, Eduan Roci</w:t>
      </w:r>
    </w:p>
    <w:p w14:paraId="4D0D73E9" w14:textId="0F483E5C" w:rsidR="00B8385F" w:rsidRPr="000E265A" w:rsidRDefault="00B8385F" w:rsidP="00223803">
      <w:pPr>
        <w:pStyle w:val="Titelblatt5"/>
        <w:ind w:left="4253" w:hanging="4253"/>
        <w:jc w:val="left"/>
        <w:rPr>
          <w:sz w:val="18"/>
          <w:szCs w:val="18"/>
          <w:highlight w:val="yellow"/>
          <w:lang w:val="en-US"/>
        </w:rPr>
      </w:pPr>
      <w:r w:rsidRPr="000E265A">
        <w:rPr>
          <w:sz w:val="18"/>
          <w:szCs w:val="18"/>
          <w:highlight w:val="yellow"/>
          <w:lang w:val="en-US"/>
        </w:rPr>
        <w:t>Institute/Department</w:t>
      </w:r>
      <w:r w:rsidRPr="000E265A">
        <w:rPr>
          <w:sz w:val="18"/>
          <w:szCs w:val="18"/>
          <w:highlight w:val="yellow"/>
          <w:lang w:val="en-US"/>
        </w:rPr>
        <w:tab/>
      </w:r>
      <w:r w:rsidR="00B149E0" w:rsidRPr="000E265A">
        <w:rPr>
          <w:sz w:val="18"/>
          <w:szCs w:val="18"/>
          <w:highlight w:val="yellow"/>
          <w:lang w:val="en-GB"/>
        </w:rPr>
        <w:t>Independent Work</w:t>
      </w:r>
    </w:p>
    <w:p w14:paraId="1824899D" w14:textId="60168E0D" w:rsidR="00B8385F" w:rsidRPr="000E265A" w:rsidRDefault="00B8385F" w:rsidP="00223803">
      <w:pPr>
        <w:pStyle w:val="Titelblatt5"/>
        <w:ind w:left="4253" w:hanging="4253"/>
        <w:jc w:val="left"/>
        <w:rPr>
          <w:sz w:val="18"/>
          <w:szCs w:val="16"/>
          <w:highlight w:val="yellow"/>
          <w:lang w:val="en-US"/>
        </w:rPr>
      </w:pPr>
      <w:r w:rsidRPr="000E265A">
        <w:rPr>
          <w:sz w:val="18"/>
          <w:szCs w:val="16"/>
          <w:highlight w:val="yellow"/>
          <w:lang w:val="en-US"/>
        </w:rPr>
        <w:t>Organization</w:t>
      </w:r>
      <w:r w:rsidRPr="000E265A">
        <w:rPr>
          <w:sz w:val="18"/>
          <w:szCs w:val="16"/>
          <w:highlight w:val="yellow"/>
          <w:lang w:val="en-US"/>
        </w:rPr>
        <w:tab/>
      </w:r>
      <w:r w:rsidR="00B149E0" w:rsidRPr="000E265A">
        <w:rPr>
          <w:bCs/>
          <w:sz w:val="18"/>
          <w:szCs w:val="16"/>
          <w:highlight w:val="yellow"/>
          <w:lang w:val="en-US"/>
        </w:rPr>
        <w:t>-</w:t>
      </w:r>
    </w:p>
    <w:p w14:paraId="4CC008F4" w14:textId="3C9D782B" w:rsidR="00B8385F" w:rsidRPr="000E265A" w:rsidRDefault="00B8385F" w:rsidP="00223803">
      <w:pPr>
        <w:pStyle w:val="Titelblatt5"/>
        <w:ind w:left="4253" w:hanging="4253"/>
        <w:jc w:val="left"/>
        <w:rPr>
          <w:sz w:val="18"/>
          <w:szCs w:val="16"/>
          <w:highlight w:val="yellow"/>
          <w:lang w:val="en-US"/>
        </w:rPr>
      </w:pPr>
      <w:r w:rsidRPr="000E265A">
        <w:rPr>
          <w:sz w:val="18"/>
          <w:szCs w:val="16"/>
          <w:highlight w:val="yellow"/>
          <w:lang w:val="en-US"/>
        </w:rPr>
        <w:t>Affiliation</w:t>
      </w:r>
      <w:r w:rsidRPr="000E265A">
        <w:rPr>
          <w:sz w:val="18"/>
          <w:szCs w:val="16"/>
          <w:highlight w:val="yellow"/>
          <w:lang w:val="en-US"/>
        </w:rPr>
        <w:tab/>
      </w:r>
      <w:sdt>
        <w:sdtPr>
          <w:rPr>
            <w:sz w:val="18"/>
            <w:szCs w:val="16"/>
            <w:highlight w:val="yellow"/>
            <w:lang w:val="en-US"/>
          </w:rPr>
          <w:id w:val="-1720043532"/>
          <w14:checkbox>
            <w14:checked w14:val="1"/>
            <w14:checkedState w14:val="2612" w14:font="MS Gothic"/>
            <w14:uncheckedState w14:val="2610" w14:font="MS Gothic"/>
          </w14:checkbox>
        </w:sdtPr>
        <w:sdtContent>
          <w:r w:rsidR="00B149E0" w:rsidRPr="000E265A">
            <w:rPr>
              <w:rFonts w:ascii="MS Gothic" w:eastAsia="MS Gothic" w:hAnsi="MS Gothic" w:hint="eastAsia"/>
              <w:sz w:val="18"/>
              <w:szCs w:val="16"/>
              <w:highlight w:val="yellow"/>
              <w:lang w:val="en-US"/>
            </w:rPr>
            <w:t>☒</w:t>
          </w:r>
        </w:sdtContent>
      </w:sdt>
      <w:r w:rsidR="00613576" w:rsidRPr="000E265A">
        <w:rPr>
          <w:sz w:val="18"/>
          <w:szCs w:val="16"/>
          <w:highlight w:val="yellow"/>
          <w:lang w:val="en-US"/>
        </w:rPr>
        <w:t xml:space="preserve">  </w:t>
      </w:r>
      <w:r w:rsidRPr="000E265A">
        <w:rPr>
          <w:sz w:val="18"/>
          <w:szCs w:val="16"/>
          <w:highlight w:val="yellow"/>
          <w:lang w:val="en-US"/>
        </w:rPr>
        <w:t>External</w:t>
      </w:r>
    </w:p>
    <w:p w14:paraId="7E2445F7" w14:textId="70B89EEE" w:rsidR="00B8385F" w:rsidRPr="00B42E87" w:rsidRDefault="00000000" w:rsidP="00223803">
      <w:pPr>
        <w:pStyle w:val="Titelblatt5"/>
        <w:ind w:left="4253"/>
        <w:jc w:val="left"/>
        <w:rPr>
          <w:sz w:val="18"/>
          <w:szCs w:val="16"/>
          <w:lang w:val="en-US"/>
        </w:rPr>
      </w:pPr>
      <w:sdt>
        <w:sdtPr>
          <w:rPr>
            <w:sz w:val="18"/>
            <w:szCs w:val="16"/>
            <w:highlight w:val="yellow"/>
            <w:lang w:val="en-US"/>
          </w:rPr>
          <w:id w:val="-782112620"/>
          <w14:checkbox>
            <w14:checked w14:val="0"/>
            <w14:checkedState w14:val="2612" w14:font="MS Gothic"/>
            <w14:uncheckedState w14:val="2610" w14:font="MS Gothic"/>
          </w14:checkbox>
        </w:sdtPr>
        <w:sdtContent>
          <w:r w:rsidR="00613576" w:rsidRPr="000E265A">
            <w:rPr>
              <w:rFonts w:ascii="MS Gothic" w:eastAsia="MS Gothic" w:hAnsi="MS Gothic"/>
              <w:sz w:val="18"/>
              <w:szCs w:val="16"/>
              <w:highlight w:val="yellow"/>
              <w:lang w:val="en-US"/>
            </w:rPr>
            <w:t>☐</w:t>
          </w:r>
        </w:sdtContent>
      </w:sdt>
      <w:r w:rsidR="00613576" w:rsidRPr="000E265A">
        <w:rPr>
          <w:sz w:val="18"/>
          <w:szCs w:val="16"/>
          <w:highlight w:val="yellow"/>
          <w:lang w:val="en-US"/>
        </w:rPr>
        <w:t xml:space="preserve">  </w:t>
      </w:r>
      <w:r w:rsidR="00B8385F" w:rsidRPr="000E265A">
        <w:rPr>
          <w:sz w:val="18"/>
          <w:szCs w:val="16"/>
          <w:highlight w:val="yellow"/>
          <w:lang w:val="en-US"/>
        </w:rPr>
        <w:t>BFH internal</w:t>
      </w:r>
    </w:p>
    <w:p w14:paraId="557D4215" w14:textId="77777777" w:rsidR="00B015CB" w:rsidRPr="00B42E87" w:rsidRDefault="00B015CB" w:rsidP="00B015CB">
      <w:pPr>
        <w:rPr>
          <w:sz w:val="20"/>
          <w:szCs w:val="18"/>
          <w:lang w:val="en-US"/>
        </w:rPr>
      </w:pPr>
    </w:p>
    <w:p w14:paraId="27E5D780" w14:textId="77777777" w:rsidR="00A43153" w:rsidRPr="00B42E87" w:rsidRDefault="00A43153" w:rsidP="00A43153">
      <w:pPr>
        <w:rPr>
          <w:rStyle w:val="berschriftInhalt"/>
          <w:sz w:val="24"/>
          <w:szCs w:val="16"/>
          <w:lang w:val="en-US"/>
        </w:rPr>
      </w:pPr>
      <w:r w:rsidRPr="00B42E87">
        <w:rPr>
          <w:rStyle w:val="berschriftInhalt"/>
          <w:sz w:val="24"/>
          <w:szCs w:val="16"/>
          <w:lang w:val="en-US"/>
        </w:rPr>
        <w:t>Bachelor Thesis</w:t>
      </w:r>
    </w:p>
    <w:p w14:paraId="3789145B" w14:textId="77777777" w:rsidR="00A43153" w:rsidRPr="00B42E87" w:rsidRDefault="00A43153" w:rsidP="00A43153">
      <w:pPr>
        <w:rPr>
          <w:sz w:val="20"/>
          <w:szCs w:val="18"/>
          <w:lang w:val="en-US"/>
        </w:rPr>
      </w:pPr>
    </w:p>
    <w:p w14:paraId="197ECD0D" w14:textId="7F49EA39" w:rsidR="00A43153" w:rsidRPr="00B42E87" w:rsidRDefault="00A43153" w:rsidP="00A43153">
      <w:pPr>
        <w:pStyle w:val="Titelblatt5"/>
        <w:ind w:left="4253" w:hanging="4253"/>
        <w:jc w:val="left"/>
        <w:rPr>
          <w:sz w:val="18"/>
          <w:szCs w:val="16"/>
          <w:lang w:val="en-US"/>
        </w:rPr>
      </w:pPr>
      <w:r w:rsidRPr="00B42E87">
        <w:rPr>
          <w:sz w:val="18"/>
          <w:szCs w:val="16"/>
          <w:lang w:val="en-US"/>
        </w:rPr>
        <w:t>Group work</w:t>
      </w:r>
      <w:r w:rsidRPr="00B42E87">
        <w:rPr>
          <w:sz w:val="18"/>
          <w:szCs w:val="16"/>
          <w:lang w:val="en-US"/>
        </w:rPr>
        <w:tab/>
      </w:r>
      <w:sdt>
        <w:sdtPr>
          <w:rPr>
            <w:sz w:val="18"/>
            <w:szCs w:val="16"/>
            <w:lang w:val="en-US"/>
          </w:rPr>
          <w:id w:val="29699266"/>
          <w14:checkbox>
            <w14:checked w14:val="0"/>
            <w14:checkedState w14:val="2612" w14:font="MS Gothic"/>
            <w14:uncheckedState w14:val="2610" w14:font="MS Gothic"/>
          </w14:checkbox>
        </w:sdtPr>
        <w:sdtContent>
          <w:r w:rsidR="000E265A">
            <w:rPr>
              <w:rFonts w:ascii="MS Gothic" w:eastAsia="MS Gothic" w:hAnsi="MS Gothic" w:hint="eastAsia"/>
              <w:sz w:val="18"/>
              <w:szCs w:val="16"/>
              <w:lang w:val="en-US"/>
            </w:rPr>
            <w:t>☐</w:t>
          </w:r>
        </w:sdtContent>
      </w:sdt>
      <w:r w:rsidRPr="00B42E87">
        <w:rPr>
          <w:sz w:val="18"/>
          <w:szCs w:val="16"/>
          <w:lang w:val="en-US"/>
        </w:rPr>
        <w:t xml:space="preserve">  Yes</w:t>
      </w:r>
    </w:p>
    <w:p w14:paraId="308D3BBF" w14:textId="300F6E41" w:rsidR="00A43153" w:rsidRPr="00B42E87" w:rsidRDefault="00000000" w:rsidP="00BF2C2F">
      <w:pPr>
        <w:pStyle w:val="Titelblatt5"/>
        <w:ind w:left="4253"/>
        <w:jc w:val="left"/>
        <w:rPr>
          <w:sz w:val="18"/>
          <w:szCs w:val="16"/>
          <w:lang w:val="en-US"/>
        </w:rPr>
      </w:pPr>
      <w:sdt>
        <w:sdtPr>
          <w:rPr>
            <w:sz w:val="18"/>
            <w:szCs w:val="16"/>
            <w:lang w:val="en-US"/>
          </w:rPr>
          <w:id w:val="-1820490327"/>
          <w14:checkbox>
            <w14:checked w14:val="1"/>
            <w14:checkedState w14:val="2612" w14:font="MS Gothic"/>
            <w14:uncheckedState w14:val="2610" w14:font="MS Gothic"/>
          </w14:checkbox>
        </w:sdtPr>
        <w:sdtContent>
          <w:r w:rsidR="000E265A">
            <w:rPr>
              <w:rFonts w:ascii="MS Gothic" w:eastAsia="MS Gothic" w:hAnsi="MS Gothic" w:hint="eastAsia"/>
              <w:sz w:val="18"/>
              <w:szCs w:val="16"/>
              <w:lang w:val="en-US"/>
            </w:rPr>
            <w:t>☒</w:t>
          </w:r>
        </w:sdtContent>
      </w:sdt>
      <w:r w:rsidR="00A43153" w:rsidRPr="00B42E87">
        <w:rPr>
          <w:sz w:val="18"/>
          <w:szCs w:val="16"/>
          <w:lang w:val="en-US"/>
        </w:rPr>
        <w:t xml:space="preserve">  No</w:t>
      </w:r>
    </w:p>
    <w:p w14:paraId="3539E7ED" w14:textId="2BC35FBF" w:rsidR="00A43153" w:rsidRPr="00B42E87" w:rsidRDefault="00A43153" w:rsidP="00385BA2">
      <w:pPr>
        <w:pStyle w:val="Titelblatt5"/>
        <w:spacing w:before="120"/>
        <w:ind w:left="4253" w:hanging="4253"/>
        <w:jc w:val="left"/>
        <w:rPr>
          <w:sz w:val="18"/>
          <w:szCs w:val="16"/>
          <w:lang w:val="en-US"/>
        </w:rPr>
      </w:pPr>
      <w:r w:rsidRPr="00B42E87">
        <w:rPr>
          <w:sz w:val="18"/>
          <w:szCs w:val="16"/>
          <w:lang w:val="en-US"/>
        </w:rPr>
        <w:t>Language</w:t>
      </w:r>
      <w:r w:rsidRPr="00B42E87">
        <w:rPr>
          <w:sz w:val="18"/>
          <w:szCs w:val="16"/>
          <w:lang w:val="en-US"/>
        </w:rPr>
        <w:tab/>
      </w:r>
      <w:sdt>
        <w:sdtPr>
          <w:rPr>
            <w:sz w:val="18"/>
            <w:szCs w:val="16"/>
            <w:lang w:val="en-US"/>
          </w:rPr>
          <w:id w:val="-278184790"/>
          <w14:checkbox>
            <w14:checked w14:val="1"/>
            <w14:checkedState w14:val="2612" w14:font="MS Gothic"/>
            <w14:uncheckedState w14:val="2610" w14:font="MS Gothic"/>
          </w14:checkbox>
        </w:sdtPr>
        <w:sdtContent>
          <w:r w:rsidR="000E265A">
            <w:rPr>
              <w:rFonts w:ascii="MS Gothic" w:eastAsia="MS Gothic" w:hAnsi="MS Gothic" w:hint="eastAsia"/>
              <w:sz w:val="18"/>
              <w:szCs w:val="16"/>
              <w:lang w:val="en-US"/>
            </w:rPr>
            <w:t>☒</w:t>
          </w:r>
        </w:sdtContent>
      </w:sdt>
      <w:r w:rsidRPr="00B42E87">
        <w:rPr>
          <w:sz w:val="18"/>
          <w:szCs w:val="16"/>
          <w:lang w:val="en-US"/>
        </w:rPr>
        <w:t xml:space="preserve">  German</w:t>
      </w:r>
    </w:p>
    <w:p w14:paraId="09834B43" w14:textId="18C24FFB" w:rsidR="00A43153" w:rsidRPr="00B42E87" w:rsidRDefault="00000000" w:rsidP="00BF2C2F">
      <w:pPr>
        <w:pStyle w:val="Titelblatt5"/>
        <w:ind w:left="4253"/>
        <w:jc w:val="left"/>
        <w:rPr>
          <w:sz w:val="18"/>
          <w:szCs w:val="16"/>
          <w:lang w:val="en-US"/>
        </w:rPr>
      </w:pPr>
      <w:sdt>
        <w:sdtPr>
          <w:rPr>
            <w:sz w:val="18"/>
            <w:szCs w:val="16"/>
            <w:lang w:val="en-US"/>
          </w:rPr>
          <w:id w:val="133612750"/>
          <w14:checkbox>
            <w14:checked w14:val="0"/>
            <w14:checkedState w14:val="2612" w14:font="MS Gothic"/>
            <w14:uncheckedState w14:val="2610" w14:font="MS Gothic"/>
          </w14:checkbox>
        </w:sdtPr>
        <w:sdtContent>
          <w:r w:rsidR="000E265A">
            <w:rPr>
              <w:rFonts w:ascii="MS Gothic" w:eastAsia="MS Gothic" w:hAnsi="MS Gothic" w:hint="eastAsia"/>
              <w:sz w:val="18"/>
              <w:szCs w:val="16"/>
              <w:lang w:val="en-US"/>
            </w:rPr>
            <w:t>☐</w:t>
          </w:r>
        </w:sdtContent>
      </w:sdt>
      <w:r w:rsidR="00A43153" w:rsidRPr="00B42E87">
        <w:rPr>
          <w:sz w:val="18"/>
          <w:szCs w:val="16"/>
          <w:lang w:val="en-US"/>
        </w:rPr>
        <w:t xml:space="preserve">  English</w:t>
      </w:r>
    </w:p>
    <w:p w14:paraId="1D7216F9" w14:textId="77777777" w:rsidR="00385BA2" w:rsidRPr="00B42E87" w:rsidRDefault="00A43153" w:rsidP="00385BA2">
      <w:pPr>
        <w:pStyle w:val="Titelblatt5"/>
        <w:spacing w:before="120"/>
        <w:ind w:left="4253" w:hanging="4253"/>
        <w:jc w:val="left"/>
        <w:rPr>
          <w:sz w:val="18"/>
          <w:szCs w:val="16"/>
          <w:lang w:val="en-US"/>
        </w:rPr>
      </w:pPr>
      <w:r w:rsidRPr="00B42E87">
        <w:rPr>
          <w:sz w:val="18"/>
          <w:szCs w:val="16"/>
          <w:lang w:val="en-US"/>
        </w:rPr>
        <w:t xml:space="preserve">Chosen specialization </w:t>
      </w:r>
      <w:r w:rsidR="00385BA2">
        <w:rPr>
          <w:sz w:val="18"/>
          <w:szCs w:val="16"/>
          <w:lang w:val="en-US"/>
        </w:rPr>
        <w:tab/>
      </w:r>
      <w:r w:rsidR="00385BA2" w:rsidRPr="00B42E87">
        <w:rPr>
          <w:sz w:val="18"/>
          <w:szCs w:val="16"/>
          <w:lang w:val="en-US"/>
        </w:rPr>
        <w:tab/>
      </w:r>
      <w:sdt>
        <w:sdtPr>
          <w:rPr>
            <w:sz w:val="18"/>
            <w:szCs w:val="16"/>
            <w:lang w:val="en-US"/>
          </w:rPr>
          <w:id w:val="878669972"/>
          <w14:checkbox>
            <w14:checked w14:val="0"/>
            <w14:checkedState w14:val="2612" w14:font="MS Gothic"/>
            <w14:uncheckedState w14:val="2610" w14:font="MS Gothic"/>
          </w14:checkbox>
        </w:sdtPr>
        <w:sdtContent>
          <w:r w:rsidR="00385BA2" w:rsidRPr="00B42E87">
            <w:rPr>
              <w:rFonts w:ascii="MS Gothic" w:eastAsia="MS Gothic" w:hAnsi="MS Gothic"/>
              <w:sz w:val="18"/>
              <w:szCs w:val="16"/>
              <w:lang w:val="en-US"/>
            </w:rPr>
            <w:t>☐</w:t>
          </w:r>
        </w:sdtContent>
      </w:sdt>
      <w:r w:rsidR="00385BA2" w:rsidRPr="00B42E87">
        <w:rPr>
          <w:sz w:val="18"/>
          <w:szCs w:val="16"/>
          <w:lang w:val="en-US"/>
        </w:rPr>
        <w:t xml:space="preserve">  Project Management &amp; Agility</w:t>
      </w:r>
    </w:p>
    <w:p w14:paraId="3058D3EC" w14:textId="525CB5C2" w:rsidR="00A43153" w:rsidRPr="00B42E87" w:rsidRDefault="00A43153" w:rsidP="00385BA2">
      <w:pPr>
        <w:pStyle w:val="Titelblatt5"/>
        <w:jc w:val="left"/>
        <w:rPr>
          <w:sz w:val="18"/>
          <w:szCs w:val="16"/>
          <w:lang w:val="en-US"/>
        </w:rPr>
      </w:pPr>
      <w:r w:rsidRPr="00B42E87">
        <w:rPr>
          <w:sz w:val="18"/>
          <w:szCs w:val="16"/>
          <w:lang w:val="en-US"/>
        </w:rPr>
        <w:t>(check only one specialization)</w:t>
      </w:r>
      <w:r w:rsidR="00385BA2">
        <w:rPr>
          <w:sz w:val="18"/>
          <w:szCs w:val="16"/>
          <w:lang w:val="en-US"/>
        </w:rPr>
        <w:tab/>
      </w:r>
      <w:r w:rsidR="00385BA2">
        <w:rPr>
          <w:sz w:val="18"/>
          <w:szCs w:val="16"/>
          <w:lang w:val="en-US"/>
        </w:rPr>
        <w:tab/>
      </w:r>
      <w:r w:rsidR="00385BA2">
        <w:rPr>
          <w:sz w:val="18"/>
          <w:szCs w:val="16"/>
          <w:lang w:val="en-US"/>
        </w:rPr>
        <w:tab/>
      </w:r>
      <w:sdt>
        <w:sdtPr>
          <w:rPr>
            <w:sz w:val="18"/>
            <w:szCs w:val="16"/>
            <w:lang w:val="en-US"/>
          </w:rPr>
          <w:id w:val="-1504817626"/>
          <w14:checkbox>
            <w14:checked w14:val="1"/>
            <w14:checkedState w14:val="2612" w14:font="MS Gothic"/>
            <w14:uncheckedState w14:val="2610" w14:font="MS Gothic"/>
          </w14:checkbox>
        </w:sdtPr>
        <w:sdtContent>
          <w:r w:rsidR="00B149E0">
            <w:rPr>
              <w:rFonts w:ascii="MS Gothic" w:eastAsia="MS Gothic" w:hAnsi="MS Gothic" w:hint="eastAsia"/>
              <w:sz w:val="18"/>
              <w:szCs w:val="16"/>
              <w:lang w:val="en-US"/>
            </w:rPr>
            <w:t>☒</w:t>
          </w:r>
        </w:sdtContent>
      </w:sdt>
      <w:r w:rsidR="00385BA2" w:rsidRPr="00B42E87">
        <w:rPr>
          <w:sz w:val="18"/>
          <w:szCs w:val="16"/>
          <w:lang w:val="en-US"/>
        </w:rPr>
        <w:t xml:space="preserve">  Business Data Analytics</w:t>
      </w:r>
      <w:r w:rsidR="00B149E0">
        <w:rPr>
          <w:sz w:val="18"/>
          <w:szCs w:val="16"/>
          <w:lang w:val="en-US"/>
        </w:rPr>
        <w:t xml:space="preserve"> (Nithurjan Ayadurai)</w:t>
      </w:r>
    </w:p>
    <w:p w14:paraId="1A557F14" w14:textId="6D0508C6" w:rsidR="00A43153" w:rsidRPr="00B42E87" w:rsidRDefault="00000000" w:rsidP="00BF2C2F">
      <w:pPr>
        <w:pStyle w:val="Titelblatt5"/>
        <w:ind w:left="4253"/>
        <w:jc w:val="left"/>
        <w:rPr>
          <w:sz w:val="18"/>
          <w:szCs w:val="16"/>
          <w:lang w:val="en-US"/>
        </w:rPr>
      </w:pPr>
      <w:sdt>
        <w:sdtPr>
          <w:rPr>
            <w:sz w:val="18"/>
            <w:szCs w:val="16"/>
            <w:lang w:val="en-US"/>
          </w:rPr>
          <w:id w:val="1523361055"/>
          <w14:checkbox>
            <w14:checked w14:val="0"/>
            <w14:checkedState w14:val="2612" w14:font="MS Gothic"/>
            <w14:uncheckedState w14:val="2610" w14:font="MS Gothic"/>
          </w14:checkbox>
        </w:sdtPr>
        <w:sdtContent>
          <w:r w:rsidR="000E265A">
            <w:rPr>
              <w:rFonts w:ascii="MS Gothic" w:eastAsia="MS Gothic" w:hAnsi="MS Gothic" w:hint="eastAsia"/>
              <w:sz w:val="18"/>
              <w:szCs w:val="16"/>
              <w:lang w:val="en-US"/>
            </w:rPr>
            <w:t>☐</w:t>
          </w:r>
        </w:sdtContent>
      </w:sdt>
      <w:r w:rsidR="00A43153" w:rsidRPr="00B42E87">
        <w:rPr>
          <w:sz w:val="18"/>
          <w:szCs w:val="16"/>
          <w:lang w:val="en-US"/>
        </w:rPr>
        <w:t xml:space="preserve">  Software Design &amp; Architecture</w:t>
      </w:r>
      <w:r w:rsidR="00B149E0">
        <w:rPr>
          <w:sz w:val="18"/>
          <w:szCs w:val="16"/>
          <w:lang w:val="en-US"/>
        </w:rPr>
        <w:t xml:space="preserve"> </w:t>
      </w:r>
    </w:p>
    <w:p w14:paraId="5CF8D54A" w14:textId="648FE712" w:rsidR="00A43153" w:rsidRPr="00B42E87" w:rsidRDefault="00000000" w:rsidP="00BF2C2F">
      <w:pPr>
        <w:pStyle w:val="Titelblatt5"/>
        <w:ind w:left="4253"/>
        <w:jc w:val="left"/>
        <w:rPr>
          <w:sz w:val="18"/>
          <w:szCs w:val="16"/>
          <w:lang w:val="en-US"/>
        </w:rPr>
      </w:pPr>
      <w:sdt>
        <w:sdtPr>
          <w:rPr>
            <w:sz w:val="18"/>
            <w:szCs w:val="16"/>
            <w:lang w:val="en-US"/>
          </w:rPr>
          <w:id w:val="-1034651796"/>
          <w14:checkbox>
            <w14:checked w14:val="0"/>
            <w14:checkedState w14:val="2612" w14:font="MS Gothic"/>
            <w14:uncheckedState w14:val="2610" w14:font="MS Gothic"/>
          </w14:checkbox>
        </w:sdtPr>
        <w:sdtContent>
          <w:r w:rsidR="00613576" w:rsidRPr="00B42E87">
            <w:rPr>
              <w:rFonts w:ascii="MS Gothic" w:eastAsia="MS Gothic" w:hAnsi="MS Gothic"/>
              <w:sz w:val="18"/>
              <w:szCs w:val="16"/>
              <w:lang w:val="en-US"/>
            </w:rPr>
            <w:t>☐</w:t>
          </w:r>
        </w:sdtContent>
      </w:sdt>
      <w:r w:rsidR="00A43153" w:rsidRPr="00B42E87">
        <w:rPr>
          <w:sz w:val="18"/>
          <w:szCs w:val="16"/>
          <w:lang w:val="en-US"/>
        </w:rPr>
        <w:t xml:space="preserve">  Sustainable Business</w:t>
      </w:r>
    </w:p>
    <w:p w14:paraId="557D4216" w14:textId="77777777" w:rsidR="00B015CB" w:rsidRPr="00B42E87" w:rsidRDefault="00B015CB" w:rsidP="00B015CB">
      <w:pPr>
        <w:rPr>
          <w:sz w:val="20"/>
          <w:szCs w:val="18"/>
          <w:lang w:val="en-US"/>
        </w:rPr>
      </w:pPr>
    </w:p>
    <w:p w14:paraId="7C90A253" w14:textId="77777777" w:rsidR="00B149E0" w:rsidRDefault="00B149E0">
      <w:pPr>
        <w:spacing w:line="240" w:lineRule="auto"/>
        <w:rPr>
          <w:rStyle w:val="berschriftInhalt"/>
          <w:sz w:val="24"/>
          <w:szCs w:val="16"/>
          <w:lang w:val="en-US"/>
        </w:rPr>
      </w:pPr>
      <w:r>
        <w:rPr>
          <w:rStyle w:val="berschriftInhalt"/>
          <w:sz w:val="24"/>
          <w:szCs w:val="16"/>
          <w:lang w:val="en-US"/>
        </w:rPr>
        <w:br w:type="page"/>
      </w:r>
    </w:p>
    <w:p w14:paraId="7D074351" w14:textId="41B5F54F" w:rsidR="00211FF3" w:rsidRPr="00B42E87" w:rsidRDefault="00211FF3" w:rsidP="00211FF3">
      <w:pPr>
        <w:rPr>
          <w:rStyle w:val="berschriftInhalt"/>
          <w:sz w:val="24"/>
          <w:szCs w:val="16"/>
          <w:lang w:val="en-US"/>
        </w:rPr>
      </w:pPr>
      <w:r w:rsidRPr="00B42E87">
        <w:rPr>
          <w:rStyle w:val="berschriftInhalt"/>
          <w:sz w:val="24"/>
          <w:szCs w:val="16"/>
          <w:lang w:val="en-US"/>
        </w:rPr>
        <w:lastRenderedPageBreak/>
        <w:t>First Supervisor</w:t>
      </w:r>
    </w:p>
    <w:p w14:paraId="1AAE7922" w14:textId="77777777" w:rsidR="00211FF3" w:rsidRPr="00B42E87" w:rsidRDefault="00211FF3" w:rsidP="00211FF3">
      <w:pPr>
        <w:rPr>
          <w:sz w:val="20"/>
          <w:szCs w:val="18"/>
          <w:lang w:val="en-US"/>
        </w:rPr>
      </w:pPr>
    </w:p>
    <w:p w14:paraId="3269C6D3" w14:textId="420E6AEE" w:rsidR="00211FF3" w:rsidRPr="00B149E0" w:rsidRDefault="00211FF3" w:rsidP="009C4E2C">
      <w:pPr>
        <w:pStyle w:val="Titelblatt5"/>
        <w:ind w:left="4253" w:hanging="4253"/>
        <w:jc w:val="left"/>
        <w:rPr>
          <w:sz w:val="18"/>
          <w:szCs w:val="18"/>
          <w:lang w:val="en-US"/>
        </w:rPr>
      </w:pPr>
      <w:r w:rsidRPr="00B42E87">
        <w:rPr>
          <w:sz w:val="18"/>
          <w:szCs w:val="16"/>
          <w:lang w:val="en-US"/>
        </w:rPr>
        <w:t>First and last name</w:t>
      </w:r>
      <w:r w:rsidRPr="00B42E87">
        <w:rPr>
          <w:sz w:val="18"/>
          <w:szCs w:val="16"/>
          <w:lang w:val="en-US"/>
        </w:rPr>
        <w:tab/>
      </w:r>
      <w:r w:rsidR="00B149E0" w:rsidRPr="000E265A">
        <w:rPr>
          <w:sz w:val="18"/>
          <w:szCs w:val="18"/>
          <w:highlight w:val="yellow"/>
          <w:lang w:val="en-GB"/>
        </w:rPr>
        <w:t xml:space="preserve">Prof. Dr. </w:t>
      </w:r>
      <w:r w:rsidR="000E265A" w:rsidRPr="000E265A">
        <w:rPr>
          <w:sz w:val="18"/>
          <w:szCs w:val="18"/>
          <w:highlight w:val="yellow"/>
          <w:lang w:val="en-GB"/>
        </w:rPr>
        <w:t>Raúl Diego Gimeno</w:t>
      </w:r>
    </w:p>
    <w:p w14:paraId="1EFD4C58" w14:textId="6B118A74" w:rsidR="00211FF3" w:rsidRPr="00B149E0" w:rsidRDefault="00211FF3" w:rsidP="009C4E2C">
      <w:pPr>
        <w:pStyle w:val="Titelblatt5"/>
        <w:ind w:left="4253" w:hanging="4253"/>
        <w:jc w:val="left"/>
        <w:rPr>
          <w:sz w:val="18"/>
          <w:szCs w:val="18"/>
          <w:lang w:val="en-US"/>
        </w:rPr>
      </w:pPr>
      <w:r w:rsidRPr="00B149E0">
        <w:rPr>
          <w:sz w:val="18"/>
          <w:szCs w:val="18"/>
          <w:lang w:val="en-US"/>
        </w:rPr>
        <w:t>Institute</w:t>
      </w:r>
      <w:r w:rsidRPr="00B149E0">
        <w:rPr>
          <w:sz w:val="18"/>
          <w:szCs w:val="18"/>
          <w:lang w:val="en-US"/>
        </w:rPr>
        <w:tab/>
      </w:r>
      <w:r w:rsidR="00B149E0" w:rsidRPr="000E265A">
        <w:rPr>
          <w:sz w:val="18"/>
          <w:szCs w:val="18"/>
          <w:highlight w:val="yellow"/>
          <w:lang w:val="en-GB"/>
        </w:rPr>
        <w:t>Applied Data Science &amp; Finance</w:t>
      </w:r>
    </w:p>
    <w:p w14:paraId="5778AFF6" w14:textId="77777777" w:rsidR="00211FF3" w:rsidRPr="00B42E87" w:rsidRDefault="00211FF3" w:rsidP="00211FF3">
      <w:pPr>
        <w:rPr>
          <w:sz w:val="20"/>
          <w:szCs w:val="18"/>
          <w:lang w:val="en-US"/>
        </w:rPr>
      </w:pPr>
    </w:p>
    <w:p w14:paraId="4C03554C" w14:textId="77777777" w:rsidR="00211FF3" w:rsidRPr="00B42E87" w:rsidRDefault="00211FF3" w:rsidP="00211FF3">
      <w:pPr>
        <w:rPr>
          <w:rStyle w:val="berschriftInhalt"/>
          <w:sz w:val="24"/>
          <w:szCs w:val="16"/>
          <w:lang w:val="en-US"/>
        </w:rPr>
      </w:pPr>
      <w:r w:rsidRPr="00B42E87">
        <w:rPr>
          <w:rStyle w:val="berschriftInhalt"/>
          <w:sz w:val="24"/>
          <w:szCs w:val="16"/>
          <w:lang w:val="en-US"/>
        </w:rPr>
        <w:t>Second Supervisor</w:t>
      </w:r>
    </w:p>
    <w:p w14:paraId="36EC11C9" w14:textId="77777777" w:rsidR="00211FF3" w:rsidRPr="00B42E87" w:rsidRDefault="00211FF3" w:rsidP="009C4E2C">
      <w:pPr>
        <w:pStyle w:val="Titelblatt5"/>
        <w:ind w:left="4253" w:hanging="4253"/>
        <w:jc w:val="left"/>
        <w:rPr>
          <w:sz w:val="20"/>
          <w:szCs w:val="18"/>
          <w:lang w:val="en-US"/>
        </w:rPr>
      </w:pPr>
    </w:p>
    <w:p w14:paraId="1973294F" w14:textId="3598C8C2" w:rsidR="00211FF3" w:rsidRPr="00B149E0" w:rsidRDefault="00211FF3" w:rsidP="009C4E2C">
      <w:pPr>
        <w:pStyle w:val="Titelblatt5"/>
        <w:ind w:left="4253" w:hanging="4253"/>
        <w:jc w:val="left"/>
        <w:rPr>
          <w:sz w:val="18"/>
          <w:szCs w:val="16"/>
          <w:lang w:val="en-US"/>
        </w:rPr>
      </w:pPr>
      <w:r w:rsidRPr="00B42E87">
        <w:rPr>
          <w:sz w:val="18"/>
          <w:szCs w:val="16"/>
          <w:lang w:val="en-US"/>
        </w:rPr>
        <w:t>First and last name</w:t>
      </w:r>
      <w:r w:rsidRPr="00B42E87">
        <w:rPr>
          <w:sz w:val="18"/>
          <w:szCs w:val="16"/>
          <w:lang w:val="en-US"/>
        </w:rPr>
        <w:tab/>
      </w:r>
      <w:r w:rsidR="00B149E0" w:rsidRPr="000E265A">
        <w:rPr>
          <w:sz w:val="18"/>
          <w:szCs w:val="16"/>
          <w:highlight w:val="yellow"/>
          <w:lang w:val="en-US"/>
        </w:rPr>
        <w:t xml:space="preserve">Prof. Dr. </w:t>
      </w:r>
      <w:r w:rsidR="000E265A" w:rsidRPr="000E265A">
        <w:rPr>
          <w:sz w:val="18"/>
          <w:szCs w:val="16"/>
          <w:highlight w:val="yellow"/>
          <w:lang w:val="en-US"/>
        </w:rPr>
        <w:t>Sebastian Höhn</w:t>
      </w:r>
    </w:p>
    <w:p w14:paraId="5698B4A8" w14:textId="78CE6377" w:rsidR="002369A3" w:rsidRPr="00B149E0" w:rsidRDefault="00211FF3" w:rsidP="009C4E2C">
      <w:pPr>
        <w:pStyle w:val="Titelblatt5"/>
        <w:ind w:left="4253" w:hanging="4253"/>
        <w:jc w:val="left"/>
        <w:rPr>
          <w:sz w:val="18"/>
          <w:szCs w:val="16"/>
          <w:lang w:val="en-US"/>
        </w:rPr>
      </w:pPr>
      <w:r w:rsidRPr="00B42E87">
        <w:rPr>
          <w:sz w:val="18"/>
          <w:szCs w:val="16"/>
          <w:lang w:val="en-US"/>
        </w:rPr>
        <w:t>Institute</w:t>
      </w:r>
      <w:r w:rsidRPr="00B42E87">
        <w:rPr>
          <w:sz w:val="18"/>
          <w:szCs w:val="16"/>
          <w:lang w:val="en-US"/>
        </w:rPr>
        <w:tab/>
      </w:r>
      <w:r w:rsidR="00B149E0" w:rsidRPr="000E265A">
        <w:rPr>
          <w:sz w:val="18"/>
          <w:szCs w:val="16"/>
          <w:highlight w:val="yellow"/>
          <w:lang w:val="en-US"/>
        </w:rPr>
        <w:t>Innovation and Entrepreneurship</w:t>
      </w:r>
    </w:p>
    <w:p w14:paraId="557D4225" w14:textId="2D827770" w:rsidR="00B015CB" w:rsidRPr="00CA61C2" w:rsidRDefault="00B015CB" w:rsidP="00CA61C2">
      <w:pPr>
        <w:rPr>
          <w:b/>
          <w:bCs/>
          <w:sz w:val="32"/>
          <w:lang w:val="en-US"/>
        </w:rPr>
      </w:pPr>
      <w:r w:rsidRPr="00B42E87">
        <w:rPr>
          <w:rStyle w:val="berschriftInhalt"/>
          <w:lang w:val="en-US"/>
        </w:rPr>
        <w:br w:type="page"/>
      </w:r>
    </w:p>
    <w:p w14:paraId="12BBFD26" w14:textId="6DCA1B22" w:rsidR="00517532" w:rsidRPr="00654296" w:rsidRDefault="00654296" w:rsidP="00654296">
      <w:pPr>
        <w:pStyle w:val="berschrift1"/>
      </w:pPr>
      <w:bookmarkStart w:id="0" w:name="_Toc179541541"/>
      <w:r w:rsidRPr="00654296">
        <w:rPr>
          <w:bCs/>
        </w:rPr>
        <w:lastRenderedPageBreak/>
        <w:t>Einleitung &amp; Relevanz des Themas</w:t>
      </w:r>
      <w:r w:rsidRPr="00654296">
        <w:t xml:space="preserve"> </w:t>
      </w:r>
      <w:r w:rsidR="001D6CF2" w:rsidRPr="00654296">
        <w:rPr>
          <w:b w:val="0"/>
          <w:bCs/>
          <w:sz w:val="22"/>
          <w:szCs w:val="14"/>
        </w:rPr>
        <w:t>(</w:t>
      </w:r>
      <w:proofErr w:type="spellStart"/>
      <w:r w:rsidR="001D6CF2" w:rsidRPr="00654296">
        <w:rPr>
          <w:b w:val="0"/>
          <w:bCs/>
          <w:sz w:val="22"/>
          <w:szCs w:val="14"/>
        </w:rPr>
        <w:t>approx</w:t>
      </w:r>
      <w:proofErr w:type="spellEnd"/>
      <w:r w:rsidR="001D6CF2" w:rsidRPr="00654296">
        <w:rPr>
          <w:b w:val="0"/>
          <w:bCs/>
          <w:sz w:val="22"/>
          <w:szCs w:val="14"/>
        </w:rPr>
        <w:t xml:space="preserve">. 1 </w:t>
      </w:r>
      <w:proofErr w:type="spellStart"/>
      <w:r w:rsidR="001D6CF2" w:rsidRPr="00654296">
        <w:rPr>
          <w:b w:val="0"/>
          <w:bCs/>
          <w:sz w:val="22"/>
          <w:szCs w:val="14"/>
        </w:rPr>
        <w:t>page</w:t>
      </w:r>
      <w:proofErr w:type="spellEnd"/>
      <w:r w:rsidR="001D6CF2" w:rsidRPr="00654296">
        <w:rPr>
          <w:b w:val="0"/>
          <w:bCs/>
          <w:sz w:val="22"/>
          <w:szCs w:val="14"/>
        </w:rPr>
        <w:t>)</w:t>
      </w:r>
      <w:bookmarkEnd w:id="0"/>
    </w:p>
    <w:p w14:paraId="354A7D01" w14:textId="77777777" w:rsidR="00654296" w:rsidRDefault="00654296" w:rsidP="00654296">
      <w:r w:rsidRPr="00654296">
        <w:rPr>
          <w:b/>
          <w:bCs/>
        </w:rPr>
        <w:t>Problemstellung</w:t>
      </w:r>
      <w:r w:rsidRPr="00654296">
        <w:t xml:space="preserve"> </w:t>
      </w:r>
    </w:p>
    <w:p w14:paraId="374F8CB1" w14:textId="4964A63E" w:rsidR="00654296" w:rsidRPr="00654296" w:rsidRDefault="00654296" w:rsidP="00654296">
      <w:r w:rsidRPr="00654296">
        <w:t xml:space="preserve">Die digitale Transformation hat viele Aspekte des Bildungswesens verbessert, jedoch bestehen weiterhin Herausforderungen bei der Organisation und dem Austausch von Lernmaterialien. Insbesondere Studierende der Wirtschaftsinformatik sind oft mit ineffizienten Methoden zur Verwaltung und Strukturierung ihrer Lernressourcen konfrontiert. Trotz existierender Plattformen wie </w:t>
      </w:r>
      <w:proofErr w:type="spellStart"/>
      <w:r w:rsidRPr="00654296">
        <w:t>Moodle</w:t>
      </w:r>
      <w:proofErr w:type="spellEnd"/>
      <w:r w:rsidRPr="00654296">
        <w:t xml:space="preserve"> oder Google Drive fehlt eine speziell auf die Bedürfnisse von Studierenden zugeschnittene Lösung, die sowohl den </w:t>
      </w:r>
      <w:r w:rsidRPr="00654296">
        <w:rPr>
          <w:b/>
          <w:bCs/>
        </w:rPr>
        <w:t>organisierten Zugriff auf Dokumente als auch eine aktive Interaktion</w:t>
      </w:r>
      <w:r w:rsidRPr="00654296">
        <w:t xml:space="preserve"> ermöglicht.</w:t>
      </w:r>
    </w:p>
    <w:p w14:paraId="7328BD5D" w14:textId="77777777" w:rsidR="00654296" w:rsidRDefault="00654296" w:rsidP="00654296">
      <w:pPr>
        <w:rPr>
          <w:b/>
          <w:bCs/>
        </w:rPr>
      </w:pPr>
    </w:p>
    <w:p w14:paraId="01D53C72" w14:textId="05AA5919" w:rsidR="00654296" w:rsidRPr="00654296" w:rsidRDefault="00654296" w:rsidP="00654296">
      <w:r w:rsidRPr="00654296">
        <w:rPr>
          <w:b/>
          <w:bCs/>
        </w:rPr>
        <w:t>Herausforderungen</w:t>
      </w:r>
    </w:p>
    <w:p w14:paraId="6C7C823B" w14:textId="77777777" w:rsidR="00654296" w:rsidRPr="00654296" w:rsidRDefault="00654296" w:rsidP="00654296">
      <w:pPr>
        <w:numPr>
          <w:ilvl w:val="0"/>
          <w:numId w:val="107"/>
        </w:numPr>
      </w:pPr>
      <w:r w:rsidRPr="00654296">
        <w:rPr>
          <w:b/>
          <w:bCs/>
        </w:rPr>
        <w:t>Unstrukturierte Ablage von Lernmaterialien</w:t>
      </w:r>
    </w:p>
    <w:p w14:paraId="7F9D00B3" w14:textId="77777777" w:rsidR="00654296" w:rsidRPr="00654296" w:rsidRDefault="00654296" w:rsidP="00654296">
      <w:pPr>
        <w:numPr>
          <w:ilvl w:val="1"/>
          <w:numId w:val="107"/>
        </w:numPr>
      </w:pPr>
      <w:r w:rsidRPr="00654296">
        <w:t>Studierende speichern ihre Dokumente auf verschiedenen Plattformen wie E-Mail-Anhängen, persönlichen Cloud-Speichern oder lokalen Festplatten. Dies erschwert den schnellen Zugriff auf relevante Dokumente, insbesondere bei mehreren parallel belegten Fächern.</w:t>
      </w:r>
    </w:p>
    <w:p w14:paraId="4530E01E" w14:textId="77777777" w:rsidR="00654296" w:rsidRPr="00654296" w:rsidRDefault="00654296" w:rsidP="00654296">
      <w:pPr>
        <w:numPr>
          <w:ilvl w:val="1"/>
          <w:numId w:val="107"/>
        </w:numPr>
      </w:pPr>
      <w:r w:rsidRPr="00654296">
        <w:t>Das Fehlen einer standardisierten Struktur führt dazu, dass wertvolle Inhalte verloren gehen oder schwer auffindbar sind, wenn sie aus verschiedenen Quellen stammen.</w:t>
      </w:r>
    </w:p>
    <w:p w14:paraId="7F12B9EF" w14:textId="77777777" w:rsidR="00654296" w:rsidRPr="00654296" w:rsidRDefault="00654296" w:rsidP="00654296">
      <w:pPr>
        <w:numPr>
          <w:ilvl w:val="0"/>
          <w:numId w:val="107"/>
        </w:numPr>
      </w:pPr>
      <w:r w:rsidRPr="00654296">
        <w:rPr>
          <w:b/>
          <w:bCs/>
        </w:rPr>
        <w:t>Fehlende Interaktion und Feedback</w:t>
      </w:r>
    </w:p>
    <w:p w14:paraId="0C73FA44" w14:textId="77777777" w:rsidR="00654296" w:rsidRPr="00654296" w:rsidRDefault="00654296" w:rsidP="00654296">
      <w:pPr>
        <w:numPr>
          <w:ilvl w:val="1"/>
          <w:numId w:val="107"/>
        </w:numPr>
      </w:pPr>
      <w:r w:rsidRPr="00654296">
        <w:t>Studierende haben derzeit keine Möglichkeit, hochgeladene Materialien zu diskutieren oder zu bewerten. Dadurch entfallen wertvolle Peer-Reviews und die Möglichkeit, Materialien gemeinsam zu verbessern.</w:t>
      </w:r>
    </w:p>
    <w:p w14:paraId="5854C0AB" w14:textId="77777777" w:rsidR="00654296" w:rsidRPr="00654296" w:rsidRDefault="00654296" w:rsidP="00654296">
      <w:pPr>
        <w:numPr>
          <w:ilvl w:val="1"/>
          <w:numId w:val="107"/>
        </w:numPr>
      </w:pPr>
      <w:r w:rsidRPr="00654296">
        <w:t>Der Wissensaustausch findet oft in informellen Gruppen oder privaten Chats statt, wodurch eine zentrale Plattform für Diskussionen und Feedback fehlt.</w:t>
      </w:r>
    </w:p>
    <w:p w14:paraId="46704247" w14:textId="77777777" w:rsidR="00654296" w:rsidRPr="00654296" w:rsidRDefault="00654296" w:rsidP="00654296">
      <w:pPr>
        <w:numPr>
          <w:ilvl w:val="0"/>
          <w:numId w:val="107"/>
        </w:numPr>
      </w:pPr>
      <w:r w:rsidRPr="00654296">
        <w:rPr>
          <w:b/>
          <w:bCs/>
        </w:rPr>
        <w:t>Qualität und Verfügbarkeit von Ressourcen</w:t>
      </w:r>
    </w:p>
    <w:p w14:paraId="5BAB75AF" w14:textId="77777777" w:rsidR="00654296" w:rsidRPr="00654296" w:rsidRDefault="00654296" w:rsidP="00654296">
      <w:pPr>
        <w:numPr>
          <w:ilvl w:val="1"/>
          <w:numId w:val="107"/>
        </w:numPr>
      </w:pPr>
      <w:r w:rsidRPr="00654296">
        <w:t>Es gibt keine zentrale Plattform, die sicherstellt, dass hochgeladene Inhalte von hoher Qualität sind und anderen Studierenden zugutekommen.</w:t>
      </w:r>
    </w:p>
    <w:p w14:paraId="5BCE96E2" w14:textId="77777777" w:rsidR="00654296" w:rsidRPr="00654296" w:rsidRDefault="00654296" w:rsidP="00654296">
      <w:pPr>
        <w:numPr>
          <w:ilvl w:val="1"/>
          <w:numId w:val="107"/>
        </w:numPr>
      </w:pPr>
      <w:r w:rsidRPr="00654296">
        <w:t>Ohne eine Bewertungs- oder Filterfunktion bleibt die Qualitätssicherung den Einzelnen überlassen.</w:t>
      </w:r>
    </w:p>
    <w:p w14:paraId="1F7F53EA" w14:textId="77777777" w:rsidR="00654296" w:rsidRPr="00654296" w:rsidRDefault="00654296" w:rsidP="00654296">
      <w:pPr>
        <w:numPr>
          <w:ilvl w:val="1"/>
          <w:numId w:val="107"/>
        </w:numPr>
      </w:pPr>
      <w:r w:rsidRPr="00654296">
        <w:t>Viele nützliche Dokumente und Zusammenfassungen sind nur für einen kleinen Kreis von Studierenden zugänglich, anstatt allen Wirtschaftsinformatik-Studierenden zur Verfügung zu stehen.</w:t>
      </w:r>
    </w:p>
    <w:p w14:paraId="05670CFE" w14:textId="77777777" w:rsidR="00654296" w:rsidRDefault="00654296" w:rsidP="00654296">
      <w:pPr>
        <w:rPr>
          <w:b/>
          <w:bCs/>
        </w:rPr>
      </w:pPr>
    </w:p>
    <w:p w14:paraId="4A0C0909" w14:textId="77777777" w:rsidR="00654296" w:rsidRDefault="00654296">
      <w:pPr>
        <w:spacing w:line="240" w:lineRule="auto"/>
        <w:rPr>
          <w:b/>
          <w:bCs/>
        </w:rPr>
      </w:pPr>
      <w:r>
        <w:rPr>
          <w:b/>
          <w:bCs/>
        </w:rPr>
        <w:br w:type="page"/>
      </w:r>
    </w:p>
    <w:p w14:paraId="75768E2B" w14:textId="5D6A1748" w:rsidR="00654296" w:rsidRDefault="00654296" w:rsidP="00654296">
      <w:r w:rsidRPr="00654296">
        <w:rPr>
          <w:b/>
          <w:bCs/>
        </w:rPr>
        <w:lastRenderedPageBreak/>
        <w:t>Zielsetzung</w:t>
      </w:r>
      <w:r w:rsidRPr="00654296">
        <w:t xml:space="preserve"> </w:t>
      </w:r>
    </w:p>
    <w:p w14:paraId="72C2FC7D" w14:textId="7CF59C35" w:rsidR="00654296" w:rsidRPr="00654296" w:rsidRDefault="00654296" w:rsidP="00654296">
      <w:r w:rsidRPr="00654296">
        <w:t>Die geplante Webapplikation soll diese Herausforderungen lösen, indem sie eine zentrale Plattform für den Austausch und die Verwaltung von Lernmaterialien bereitstellt. Die Hauptziele sind:</w:t>
      </w:r>
    </w:p>
    <w:p w14:paraId="3D5D485D" w14:textId="77777777" w:rsidR="00654296" w:rsidRPr="00654296" w:rsidRDefault="00654296" w:rsidP="00654296">
      <w:pPr>
        <w:numPr>
          <w:ilvl w:val="0"/>
          <w:numId w:val="108"/>
        </w:numPr>
      </w:pPr>
      <w:r w:rsidRPr="00654296">
        <w:rPr>
          <w:b/>
          <w:bCs/>
        </w:rPr>
        <w:t>Benutzerfreundliche Registrierung und Profile</w:t>
      </w:r>
    </w:p>
    <w:p w14:paraId="3EADE27D" w14:textId="77777777" w:rsidR="00654296" w:rsidRPr="00654296" w:rsidRDefault="00654296" w:rsidP="00654296">
      <w:pPr>
        <w:numPr>
          <w:ilvl w:val="1"/>
          <w:numId w:val="108"/>
        </w:numPr>
      </w:pPr>
      <w:r w:rsidRPr="00654296">
        <w:t>Studierende können sich einfach registrieren und ein persönliches Konto erstellen.</w:t>
      </w:r>
    </w:p>
    <w:p w14:paraId="2FD6B2EC" w14:textId="77777777" w:rsidR="00654296" w:rsidRPr="00654296" w:rsidRDefault="00654296" w:rsidP="00654296">
      <w:pPr>
        <w:numPr>
          <w:ilvl w:val="1"/>
          <w:numId w:val="108"/>
        </w:numPr>
      </w:pPr>
      <w:r w:rsidRPr="00654296">
        <w:t>Ein individuelles Profil ermöglicht es den Nutzern, hochgeladene Materialien zu verwalten und eine personalisierte Benutzererfahrung zu erhalten.</w:t>
      </w:r>
    </w:p>
    <w:p w14:paraId="5A9AD595" w14:textId="77777777" w:rsidR="00654296" w:rsidRPr="00654296" w:rsidRDefault="00654296" w:rsidP="00654296">
      <w:pPr>
        <w:numPr>
          <w:ilvl w:val="0"/>
          <w:numId w:val="108"/>
        </w:numPr>
      </w:pPr>
      <w:r w:rsidRPr="00654296">
        <w:rPr>
          <w:b/>
          <w:bCs/>
        </w:rPr>
        <w:t>Dokumentenmanagement</w:t>
      </w:r>
    </w:p>
    <w:p w14:paraId="0100AAC5" w14:textId="77777777" w:rsidR="00654296" w:rsidRPr="00654296" w:rsidRDefault="00654296" w:rsidP="00654296">
      <w:pPr>
        <w:numPr>
          <w:ilvl w:val="1"/>
          <w:numId w:val="108"/>
        </w:numPr>
      </w:pPr>
      <w:r w:rsidRPr="00654296">
        <w:t>Die Plattform bietet eine strukturierte Ablage von Dokumenten, die nach Fächern wie „Programmierung“, „Datenbanken“ oder „Wirtschaftsmathematik“ organisiert sind.</w:t>
      </w:r>
    </w:p>
    <w:p w14:paraId="11A401CA" w14:textId="77777777" w:rsidR="00654296" w:rsidRPr="00654296" w:rsidRDefault="00654296" w:rsidP="00654296">
      <w:pPr>
        <w:numPr>
          <w:ilvl w:val="1"/>
          <w:numId w:val="108"/>
        </w:numPr>
      </w:pPr>
      <w:r w:rsidRPr="00654296">
        <w:t>Hochgeladene Dokumente können mit Tags versehen werden, um eine einfache Suchfunktion zu ermöglichen.</w:t>
      </w:r>
    </w:p>
    <w:p w14:paraId="5BE55B07" w14:textId="77777777" w:rsidR="00654296" w:rsidRPr="00654296" w:rsidRDefault="00654296" w:rsidP="00654296">
      <w:pPr>
        <w:numPr>
          <w:ilvl w:val="0"/>
          <w:numId w:val="108"/>
        </w:numPr>
      </w:pPr>
      <w:r w:rsidRPr="00654296">
        <w:rPr>
          <w:b/>
          <w:bCs/>
        </w:rPr>
        <w:t>Interaktionsmöglichkeiten</w:t>
      </w:r>
    </w:p>
    <w:p w14:paraId="08E20D2D" w14:textId="77777777" w:rsidR="00654296" w:rsidRPr="00654296" w:rsidRDefault="00654296" w:rsidP="00654296">
      <w:pPr>
        <w:numPr>
          <w:ilvl w:val="1"/>
          <w:numId w:val="108"/>
        </w:numPr>
      </w:pPr>
      <w:r w:rsidRPr="00654296">
        <w:t>Nutzer können Dokumente kommentieren, liken und bewerten, um den Wissensaustausch zu fördern.</w:t>
      </w:r>
    </w:p>
    <w:p w14:paraId="63202940" w14:textId="77777777" w:rsidR="00654296" w:rsidRPr="00654296" w:rsidRDefault="00654296" w:rsidP="00654296">
      <w:pPr>
        <w:numPr>
          <w:ilvl w:val="1"/>
          <w:numId w:val="108"/>
        </w:numPr>
      </w:pPr>
      <w:r w:rsidRPr="00654296">
        <w:t>Die Plattform ermöglicht gezielte Fragen zu Dokumenten, um eine interaktive Lernumgebung zu schaffen.</w:t>
      </w:r>
    </w:p>
    <w:p w14:paraId="63DB550A" w14:textId="77777777" w:rsidR="00654296" w:rsidRPr="00654296" w:rsidRDefault="00654296" w:rsidP="00654296">
      <w:pPr>
        <w:numPr>
          <w:ilvl w:val="0"/>
          <w:numId w:val="108"/>
        </w:numPr>
      </w:pPr>
      <w:r w:rsidRPr="00654296">
        <w:rPr>
          <w:b/>
          <w:bCs/>
        </w:rPr>
        <w:t>Einfache Navigation &amp; Benutzerfreundlichkeit</w:t>
      </w:r>
    </w:p>
    <w:p w14:paraId="705A43D6" w14:textId="77777777" w:rsidR="00654296" w:rsidRPr="00654296" w:rsidRDefault="00654296" w:rsidP="00654296">
      <w:pPr>
        <w:numPr>
          <w:ilvl w:val="1"/>
          <w:numId w:val="108"/>
        </w:numPr>
      </w:pPr>
      <w:r w:rsidRPr="00654296">
        <w:t>Eine intuitive Benutzeroberfläche erleichtert die Suche nach relevanten Inhalten und sorgt für eine effiziente Nutzung der Plattform.</w:t>
      </w:r>
    </w:p>
    <w:p w14:paraId="51E95576" w14:textId="77777777" w:rsidR="00654296" w:rsidRPr="00654296" w:rsidRDefault="00654296" w:rsidP="00654296">
      <w:pPr>
        <w:numPr>
          <w:ilvl w:val="1"/>
          <w:numId w:val="108"/>
        </w:numPr>
      </w:pPr>
      <w:r w:rsidRPr="00654296">
        <w:t>Inhalte werden automatisch nach Kategorien und Popularität gefiltert, um eine schnelle Orientierung zu ermöglichen.</w:t>
      </w:r>
    </w:p>
    <w:p w14:paraId="489E7370" w14:textId="77777777" w:rsidR="00654296" w:rsidRDefault="00654296" w:rsidP="00654296">
      <w:pPr>
        <w:rPr>
          <w:b/>
          <w:bCs/>
        </w:rPr>
      </w:pPr>
    </w:p>
    <w:p w14:paraId="2748D154" w14:textId="77777777" w:rsidR="00654296" w:rsidRDefault="00654296" w:rsidP="00654296">
      <w:r w:rsidRPr="00654296">
        <w:rPr>
          <w:b/>
          <w:bCs/>
        </w:rPr>
        <w:t>Relevanz der Forschung</w:t>
      </w:r>
      <w:r w:rsidRPr="00654296">
        <w:t xml:space="preserve"> </w:t>
      </w:r>
    </w:p>
    <w:p w14:paraId="7F807F48" w14:textId="01BF69C1" w:rsidR="00654296" w:rsidRPr="00654296" w:rsidRDefault="00654296" w:rsidP="00654296">
      <w:r w:rsidRPr="00654296">
        <w:t xml:space="preserve">Diese Forschung ist relevant, da sie eine </w:t>
      </w:r>
      <w:r w:rsidRPr="00654296">
        <w:rPr>
          <w:b/>
          <w:bCs/>
        </w:rPr>
        <w:t>praxisnahe Lösung für Studierende der Wirtschaftsinformatik</w:t>
      </w:r>
      <w:r w:rsidRPr="00654296">
        <w:t xml:space="preserve"> entwickelt und bestehende Lücken in der Organisation von Lernressourcen schließt. Die Vorteile sind:</w:t>
      </w:r>
    </w:p>
    <w:p w14:paraId="7F9FF12D" w14:textId="77777777" w:rsidR="00654296" w:rsidRPr="00654296" w:rsidRDefault="00654296" w:rsidP="00654296">
      <w:pPr>
        <w:numPr>
          <w:ilvl w:val="0"/>
          <w:numId w:val="109"/>
        </w:numPr>
      </w:pPr>
      <w:r w:rsidRPr="00654296">
        <w:rPr>
          <w:b/>
          <w:bCs/>
        </w:rPr>
        <w:t>Effizienzsteigerung im Lernprozess</w:t>
      </w:r>
      <w:r w:rsidRPr="00654296">
        <w:t xml:space="preserve"> durch zentralisierte Dokumentenspeicherung und intuitive Suchfunktionen.</w:t>
      </w:r>
    </w:p>
    <w:p w14:paraId="35F44DA6" w14:textId="77777777" w:rsidR="00654296" w:rsidRPr="00654296" w:rsidRDefault="00654296" w:rsidP="00654296">
      <w:pPr>
        <w:numPr>
          <w:ilvl w:val="0"/>
          <w:numId w:val="109"/>
        </w:numPr>
      </w:pPr>
      <w:r w:rsidRPr="00654296">
        <w:rPr>
          <w:b/>
          <w:bCs/>
        </w:rPr>
        <w:t>Förderung der Kollaboration</w:t>
      </w:r>
      <w:r w:rsidRPr="00654296">
        <w:t>, da Studierende durch Kommentarfunktionen und Interaktionen voneinander lernen können.</w:t>
      </w:r>
    </w:p>
    <w:p w14:paraId="7853AE58" w14:textId="77777777" w:rsidR="00654296" w:rsidRPr="00654296" w:rsidRDefault="00654296" w:rsidP="00654296">
      <w:pPr>
        <w:numPr>
          <w:ilvl w:val="0"/>
          <w:numId w:val="109"/>
        </w:numPr>
      </w:pPr>
      <w:r w:rsidRPr="00654296">
        <w:rPr>
          <w:b/>
          <w:bCs/>
        </w:rPr>
        <w:t>Verbesserung der Qualität von Lernmaterialien</w:t>
      </w:r>
      <w:r w:rsidRPr="00654296">
        <w:t xml:space="preserve"> durch Peer-Reviews und Feedback-Mechanismen.</w:t>
      </w:r>
    </w:p>
    <w:p w14:paraId="3D546C64" w14:textId="77777777" w:rsidR="00654296" w:rsidRPr="00654296" w:rsidRDefault="00654296" w:rsidP="00654296">
      <w:r w:rsidRPr="00654296">
        <w:rPr>
          <w:b/>
          <w:bCs/>
        </w:rPr>
        <w:lastRenderedPageBreak/>
        <w:t>Abgrenzung des Themas</w:t>
      </w:r>
      <w:r w:rsidRPr="00654296">
        <w:t xml:space="preserve"> (Delimitation) Die Webapplikation konzentriert sich auf die Bereitstellung einer Plattform für den </w:t>
      </w:r>
      <w:r w:rsidRPr="00654296">
        <w:rPr>
          <w:b/>
          <w:bCs/>
        </w:rPr>
        <w:t>Studiengang Wirtschaftsinformatik</w:t>
      </w:r>
      <w:r w:rsidRPr="00654296">
        <w:t xml:space="preserve"> und wird keine weiteren Fachbereiche abdecken. Nicht im Fokus sind:</w:t>
      </w:r>
    </w:p>
    <w:p w14:paraId="6ACF0D12" w14:textId="77777777" w:rsidR="00654296" w:rsidRPr="00654296" w:rsidRDefault="00654296" w:rsidP="00654296">
      <w:pPr>
        <w:numPr>
          <w:ilvl w:val="0"/>
          <w:numId w:val="110"/>
        </w:numPr>
      </w:pPr>
      <w:r w:rsidRPr="00654296">
        <w:rPr>
          <w:b/>
          <w:bCs/>
        </w:rPr>
        <w:t>Automatische Inhaltsanalysen oder KI-gestützte Empfehlungen</w:t>
      </w:r>
      <w:r w:rsidRPr="00654296">
        <w:t>, da der Schwerpunkt auf einer einfachen, nutzerfreundlichen Plattform liegt.</w:t>
      </w:r>
    </w:p>
    <w:p w14:paraId="24355617" w14:textId="77777777" w:rsidR="00654296" w:rsidRPr="00654296" w:rsidRDefault="00654296" w:rsidP="00654296">
      <w:pPr>
        <w:numPr>
          <w:ilvl w:val="0"/>
          <w:numId w:val="110"/>
        </w:numPr>
      </w:pPr>
      <w:r w:rsidRPr="00654296">
        <w:rPr>
          <w:b/>
          <w:bCs/>
        </w:rPr>
        <w:t xml:space="preserve">Integration mit externen Lernplattformen (z. B. </w:t>
      </w:r>
      <w:proofErr w:type="spellStart"/>
      <w:r w:rsidRPr="00654296">
        <w:rPr>
          <w:b/>
          <w:bCs/>
        </w:rPr>
        <w:t>Moodle</w:t>
      </w:r>
      <w:proofErr w:type="spellEnd"/>
      <w:r w:rsidRPr="00654296">
        <w:rPr>
          <w:b/>
          <w:bCs/>
        </w:rPr>
        <w:t>)</w:t>
      </w:r>
      <w:r w:rsidRPr="00654296">
        <w:t>, um den Projektumfang realistisch zu halten.</w:t>
      </w:r>
    </w:p>
    <w:p w14:paraId="2D346F39" w14:textId="77777777" w:rsidR="00654296" w:rsidRPr="00654296" w:rsidRDefault="00654296" w:rsidP="00654296">
      <w:pPr>
        <w:numPr>
          <w:ilvl w:val="0"/>
          <w:numId w:val="110"/>
        </w:numPr>
      </w:pPr>
      <w:r w:rsidRPr="00654296">
        <w:rPr>
          <w:b/>
          <w:bCs/>
        </w:rPr>
        <w:t>Mobile App-Entwicklung</w:t>
      </w:r>
      <w:r w:rsidRPr="00654296">
        <w:t>, da der Fokus auf einer browserbasierten Lösung liegt.</w:t>
      </w:r>
    </w:p>
    <w:p w14:paraId="04C6BEF3" w14:textId="2F93508C" w:rsidR="009473D8" w:rsidRPr="00EB0F81" w:rsidRDefault="00654296" w:rsidP="00B015CB">
      <w:r w:rsidRPr="00654296">
        <w:rPr>
          <w:b/>
          <w:bCs/>
        </w:rPr>
        <w:t>Erwartete Wirkung</w:t>
      </w:r>
      <w:r w:rsidRPr="00654296">
        <w:t xml:space="preserve"> Durch diese Funktionen wird die Webapplikation eine strukturierte und kollaborative Umgebung für Lernmaterialien bieten. Sie wird nicht nur den Austausch zwischen Studierenden fördern, sondern auch zur Qualitätssicherung der Lernressourcen beitragen. Die Plattform wird dabei helfen, </w:t>
      </w:r>
      <w:r w:rsidRPr="00654296">
        <w:rPr>
          <w:b/>
          <w:bCs/>
        </w:rPr>
        <w:t>die Organisation von Lernmaterialien zu vereinfachen, die Zusammenarbeit zu verbessern und die akademische Leistung durch leicht zugängliche Ressourcen zu steigern.</w:t>
      </w:r>
    </w:p>
    <w:p w14:paraId="557D422E" w14:textId="7D9A8DEA" w:rsidR="00B015CB" w:rsidRPr="00654296" w:rsidRDefault="00654296" w:rsidP="00654296">
      <w:pPr>
        <w:pStyle w:val="berschrift1"/>
      </w:pPr>
      <w:bookmarkStart w:id="1" w:name="_Toc179541542"/>
      <w:r w:rsidRPr="00654296">
        <w:rPr>
          <w:bCs/>
        </w:rPr>
        <w:t xml:space="preserve">Zielsetzung </w:t>
      </w:r>
      <w:r w:rsidR="00441F4F" w:rsidRPr="00654296">
        <w:rPr>
          <w:b w:val="0"/>
          <w:bCs/>
          <w:sz w:val="22"/>
          <w:szCs w:val="14"/>
          <w:lang w:val="en-US"/>
        </w:rPr>
        <w:t>(approx. 1 page)</w:t>
      </w:r>
      <w:bookmarkEnd w:id="1"/>
    </w:p>
    <w:p w14:paraId="01D742E0" w14:textId="77777777" w:rsidR="00654296" w:rsidRDefault="00654296" w:rsidP="00654296">
      <w:r w:rsidRPr="00654296">
        <w:rPr>
          <w:b/>
          <w:bCs/>
        </w:rPr>
        <w:t>Ziel der Studie</w:t>
      </w:r>
    </w:p>
    <w:p w14:paraId="37F08332" w14:textId="76219829" w:rsidR="00654296" w:rsidRDefault="00654296" w:rsidP="00654296">
      <w:r w:rsidRPr="00654296">
        <w:t xml:space="preserve">Diese Studie verfolgt das Ziel, eine Webapplikation zu entwerfen, die den Austausch und die Verwaltung von Lernmaterialien für Studierende der Wirtschaftsinformatik optimiert. Dabei wird untersucht, wie moderne Webtechnologien – insbesondere </w:t>
      </w:r>
      <w:r w:rsidRPr="00654296">
        <w:rPr>
          <w:b/>
          <w:bCs/>
        </w:rPr>
        <w:t>Next.js</w:t>
      </w:r>
      <w:r w:rsidRPr="00654296">
        <w:t xml:space="preserve"> – genutzt werden können, um eine skalierbare, benutzerfreundliche und interaktive Plattform bereitzustellen.</w:t>
      </w:r>
    </w:p>
    <w:p w14:paraId="760D34A4" w14:textId="77777777" w:rsidR="00654296" w:rsidRPr="00654296" w:rsidRDefault="00654296" w:rsidP="00654296"/>
    <w:p w14:paraId="20E5E9FC" w14:textId="77777777" w:rsidR="00654296" w:rsidRPr="00654296" w:rsidRDefault="00654296" w:rsidP="00654296">
      <w:r w:rsidRPr="00654296">
        <w:rPr>
          <w:b/>
          <w:bCs/>
        </w:rPr>
        <w:t>Forschungsfragen</w:t>
      </w:r>
    </w:p>
    <w:p w14:paraId="2F4E33B4" w14:textId="77777777" w:rsidR="00654296" w:rsidRPr="00654296" w:rsidRDefault="00654296" w:rsidP="00654296">
      <w:pPr>
        <w:numPr>
          <w:ilvl w:val="0"/>
          <w:numId w:val="111"/>
        </w:numPr>
      </w:pPr>
      <w:r w:rsidRPr="00654296">
        <w:t xml:space="preserve">Wie kann eine Webapplikation mit </w:t>
      </w:r>
      <w:r w:rsidRPr="00654296">
        <w:rPr>
          <w:b/>
          <w:bCs/>
        </w:rPr>
        <w:t>Next.js</w:t>
      </w:r>
      <w:r w:rsidRPr="00654296">
        <w:t xml:space="preserve"> gestaltet werden, um den Austausch und die Verwaltung von Lernmaterialien für Studierende der Wirtschaftsinformatik zu optimieren?</w:t>
      </w:r>
    </w:p>
    <w:p w14:paraId="66223AFC" w14:textId="77777777" w:rsidR="00654296" w:rsidRPr="00654296" w:rsidRDefault="00654296" w:rsidP="00654296">
      <w:pPr>
        <w:numPr>
          <w:ilvl w:val="0"/>
          <w:numId w:val="111"/>
        </w:numPr>
      </w:pPr>
      <w:r w:rsidRPr="00654296">
        <w:t xml:space="preserve">Welche </w:t>
      </w:r>
      <w:r w:rsidRPr="00654296">
        <w:rPr>
          <w:b/>
          <w:bCs/>
        </w:rPr>
        <w:t>Kernfunktionen</w:t>
      </w:r>
      <w:r w:rsidRPr="00654296">
        <w:t xml:space="preserve"> (z. B. Dokumentenmanagement, Kommentierung, Bewertungen) sind notwendig, um eine benutzerfreundliche und interaktive Plattform zu gewährleisten?</w:t>
      </w:r>
    </w:p>
    <w:p w14:paraId="4A3DB109" w14:textId="77777777" w:rsidR="00654296" w:rsidRPr="00654296" w:rsidRDefault="00654296" w:rsidP="00654296">
      <w:pPr>
        <w:numPr>
          <w:ilvl w:val="0"/>
          <w:numId w:val="111"/>
        </w:numPr>
      </w:pPr>
      <w:r w:rsidRPr="00654296">
        <w:t xml:space="preserve">Welche bestehenden technischen Lösungen eignen sich am besten, um eine </w:t>
      </w:r>
      <w:r w:rsidRPr="00654296">
        <w:rPr>
          <w:b/>
          <w:bCs/>
        </w:rPr>
        <w:t>effiziente, skalierbare und nachhaltige Plattform</w:t>
      </w:r>
      <w:r w:rsidRPr="00654296">
        <w:t xml:space="preserve"> zu entwickeln?</w:t>
      </w:r>
    </w:p>
    <w:p w14:paraId="3BBD77CB" w14:textId="77777777" w:rsidR="00654296" w:rsidRPr="00654296" w:rsidRDefault="00654296" w:rsidP="00654296">
      <w:pPr>
        <w:numPr>
          <w:ilvl w:val="0"/>
          <w:numId w:val="111"/>
        </w:numPr>
      </w:pPr>
      <w:r w:rsidRPr="00654296">
        <w:t>Wie können Datenschutz- und Sicherheitsmaßnahmen gemäß DSGVO und Schweizer Datenschutzgesetz umgesetzt werden, um die sichere Nutzung der Plattform zu gewährleisten?</w:t>
      </w:r>
    </w:p>
    <w:p w14:paraId="4614B49C" w14:textId="77777777" w:rsidR="00654296" w:rsidRDefault="00654296" w:rsidP="00654296">
      <w:r w:rsidRPr="00654296">
        <w:rPr>
          <w:b/>
          <w:bCs/>
        </w:rPr>
        <w:t>Praktischer Nutzen</w:t>
      </w:r>
      <w:r w:rsidRPr="00654296">
        <w:t xml:space="preserve"> </w:t>
      </w:r>
    </w:p>
    <w:p w14:paraId="6EA97232" w14:textId="73A96F03" w:rsidR="00654296" w:rsidRPr="00654296" w:rsidRDefault="00654296" w:rsidP="00654296">
      <w:r w:rsidRPr="00654296">
        <w:lastRenderedPageBreak/>
        <w:t>Die Webapplikation bietet mehrere Vorteile für Studierende, indem sie eine strukturierte und zugängliche Umgebung für den Austausch von Lernmaterialien schafft:</w:t>
      </w:r>
    </w:p>
    <w:p w14:paraId="758EE4FE" w14:textId="77777777" w:rsidR="00654296" w:rsidRPr="00654296" w:rsidRDefault="00654296" w:rsidP="00654296">
      <w:pPr>
        <w:numPr>
          <w:ilvl w:val="0"/>
          <w:numId w:val="112"/>
        </w:numPr>
      </w:pPr>
      <w:r w:rsidRPr="00654296">
        <w:rPr>
          <w:b/>
          <w:bCs/>
        </w:rPr>
        <w:t>Optimierung des Lernprozesses:</w:t>
      </w:r>
      <w:r w:rsidRPr="00654296">
        <w:t xml:space="preserve"> Die Plattform ermöglicht eine standardisierte Ablage von Lernmaterialien und erleichtert den Zugriff durch Filter- und Suchfunktionen.</w:t>
      </w:r>
    </w:p>
    <w:p w14:paraId="05F3D5CB" w14:textId="77777777" w:rsidR="00654296" w:rsidRPr="00654296" w:rsidRDefault="00654296" w:rsidP="00654296">
      <w:pPr>
        <w:numPr>
          <w:ilvl w:val="0"/>
          <w:numId w:val="112"/>
        </w:numPr>
      </w:pPr>
      <w:r w:rsidRPr="00654296">
        <w:rPr>
          <w:b/>
          <w:bCs/>
        </w:rPr>
        <w:t>Förderung der Zusammenarbeit:</w:t>
      </w:r>
      <w:r w:rsidRPr="00654296">
        <w:t xml:space="preserve"> Studierende können Materialien hochladen, kommentieren, liken und bewerten, um einen qualitativen Wissensaustausch zu gewährleisten.</w:t>
      </w:r>
    </w:p>
    <w:p w14:paraId="765D8769" w14:textId="77777777" w:rsidR="00654296" w:rsidRPr="00654296" w:rsidRDefault="00654296" w:rsidP="00654296">
      <w:pPr>
        <w:numPr>
          <w:ilvl w:val="0"/>
          <w:numId w:val="112"/>
        </w:numPr>
      </w:pPr>
      <w:r w:rsidRPr="00654296">
        <w:rPr>
          <w:b/>
          <w:bCs/>
        </w:rPr>
        <w:t>Einfache Verwaltung von Ressourcen:</w:t>
      </w:r>
      <w:r w:rsidRPr="00654296">
        <w:t xml:space="preserve"> Alle Studierenden des Studiengangs Wirtschaftsinformatik haben jederzeit Zugriff auf relevante Materialien, unabhängig von informellen Kanälen.</w:t>
      </w:r>
    </w:p>
    <w:p w14:paraId="7D20CFF6" w14:textId="77777777" w:rsidR="00654296" w:rsidRPr="00654296" w:rsidRDefault="00654296" w:rsidP="00654296">
      <w:pPr>
        <w:numPr>
          <w:ilvl w:val="0"/>
          <w:numId w:val="112"/>
        </w:numPr>
      </w:pPr>
      <w:r w:rsidRPr="00654296">
        <w:rPr>
          <w:b/>
          <w:bCs/>
        </w:rPr>
        <w:t>Verbesserte Benutzerfreundlichkeit:</w:t>
      </w:r>
      <w:r w:rsidRPr="00654296">
        <w:t xml:space="preserve"> Durch ein klares Interface und intuitive Navigationsmöglichkeiten wird eine einfache Handhabung der Plattform gewährleistet.</w:t>
      </w:r>
    </w:p>
    <w:p w14:paraId="7297DE6F" w14:textId="77777777" w:rsidR="00654296" w:rsidRDefault="00654296" w:rsidP="00654296">
      <w:pPr>
        <w:rPr>
          <w:b/>
          <w:bCs/>
        </w:rPr>
      </w:pPr>
    </w:p>
    <w:p w14:paraId="10F82420" w14:textId="77777777" w:rsidR="00654296" w:rsidRDefault="00654296" w:rsidP="00654296">
      <w:r w:rsidRPr="00654296">
        <w:rPr>
          <w:b/>
          <w:bCs/>
        </w:rPr>
        <w:t>Wissenschaftlicher Nutzen</w:t>
      </w:r>
      <w:r w:rsidRPr="00654296">
        <w:t xml:space="preserve"> </w:t>
      </w:r>
    </w:p>
    <w:p w14:paraId="6ED70447" w14:textId="473D2D1A" w:rsidR="00654296" w:rsidRPr="00654296" w:rsidRDefault="00654296" w:rsidP="00654296">
      <w:r w:rsidRPr="00654296">
        <w:t>Neben dem praktischen Mehrwert leistet diese Studie auch einen wissenschaftlichen Beitrag:</w:t>
      </w:r>
    </w:p>
    <w:p w14:paraId="49CC17FF" w14:textId="77777777" w:rsidR="00654296" w:rsidRPr="00654296" w:rsidRDefault="00654296" w:rsidP="00654296">
      <w:pPr>
        <w:numPr>
          <w:ilvl w:val="0"/>
          <w:numId w:val="113"/>
        </w:numPr>
      </w:pPr>
      <w:r w:rsidRPr="00654296">
        <w:t xml:space="preserve">Sie untersucht, wie </w:t>
      </w:r>
      <w:r w:rsidRPr="00654296">
        <w:rPr>
          <w:b/>
          <w:bCs/>
        </w:rPr>
        <w:t>moderne Webtechnologien wie Next.js</w:t>
      </w:r>
      <w:r w:rsidRPr="00654296">
        <w:t xml:space="preserve"> zur Entwicklung von </w:t>
      </w:r>
      <w:r w:rsidRPr="00654296">
        <w:rPr>
          <w:b/>
          <w:bCs/>
        </w:rPr>
        <w:t>benutzerfreundlichen digitalen Lernplattformen</w:t>
      </w:r>
      <w:r w:rsidRPr="00654296">
        <w:t xml:space="preserve"> beitragen.</w:t>
      </w:r>
    </w:p>
    <w:p w14:paraId="35C16362" w14:textId="77777777" w:rsidR="00654296" w:rsidRPr="00654296" w:rsidRDefault="00654296" w:rsidP="00654296">
      <w:pPr>
        <w:numPr>
          <w:ilvl w:val="0"/>
          <w:numId w:val="113"/>
        </w:numPr>
      </w:pPr>
      <w:r w:rsidRPr="00654296">
        <w:t xml:space="preserve">Sie liefert Einblicke in die Implementierung von </w:t>
      </w:r>
      <w:r w:rsidRPr="00654296">
        <w:rPr>
          <w:b/>
          <w:bCs/>
        </w:rPr>
        <w:t>Wissensaustausch-Plattformen für akademische Zwecke</w:t>
      </w:r>
      <w:r w:rsidRPr="00654296">
        <w:t xml:space="preserve"> und kann als Grundlage für zukünftige Studien im Bereich digitale Bildungstechnologien dienen.</w:t>
      </w:r>
    </w:p>
    <w:p w14:paraId="570E86F5" w14:textId="77777777" w:rsidR="00654296" w:rsidRPr="00654296" w:rsidRDefault="00654296" w:rsidP="00654296">
      <w:pPr>
        <w:numPr>
          <w:ilvl w:val="0"/>
          <w:numId w:val="113"/>
        </w:numPr>
      </w:pPr>
      <w:r w:rsidRPr="00654296">
        <w:t xml:space="preserve">Die Untersuchung von </w:t>
      </w:r>
      <w:r w:rsidRPr="00654296">
        <w:rPr>
          <w:b/>
          <w:bCs/>
        </w:rPr>
        <w:t>Interaktionsmechanismen</w:t>
      </w:r>
      <w:r w:rsidRPr="00654296">
        <w:t xml:space="preserve"> (z. B. Kommentare, Bewertungen) trägt dazu bei, die </w:t>
      </w:r>
      <w:r w:rsidRPr="00654296">
        <w:rPr>
          <w:b/>
          <w:bCs/>
        </w:rPr>
        <w:t>Effektivität von Peer-basiertem Lernen</w:t>
      </w:r>
      <w:r w:rsidRPr="00654296">
        <w:t xml:space="preserve"> besser zu verstehen.</w:t>
      </w:r>
    </w:p>
    <w:p w14:paraId="635C5578" w14:textId="77777777" w:rsidR="00654296" w:rsidRPr="00654296" w:rsidRDefault="00654296" w:rsidP="00654296">
      <w:r w:rsidRPr="00654296">
        <w:rPr>
          <w:b/>
          <w:bCs/>
        </w:rPr>
        <w:t>Berücksichtigung der Anforderungen von Herrn Gimeno</w:t>
      </w:r>
    </w:p>
    <w:p w14:paraId="6847CF15" w14:textId="77777777" w:rsidR="00654296" w:rsidRPr="00654296" w:rsidRDefault="00654296" w:rsidP="00654296">
      <w:pPr>
        <w:numPr>
          <w:ilvl w:val="0"/>
          <w:numId w:val="114"/>
        </w:numPr>
      </w:pPr>
      <w:r w:rsidRPr="00654296">
        <w:t xml:space="preserve">Die </w:t>
      </w:r>
      <w:r w:rsidRPr="00654296">
        <w:rPr>
          <w:b/>
          <w:bCs/>
        </w:rPr>
        <w:t xml:space="preserve">technischen Details (Next.js, </w:t>
      </w:r>
      <w:proofErr w:type="spellStart"/>
      <w:r w:rsidRPr="00654296">
        <w:rPr>
          <w:b/>
          <w:bCs/>
        </w:rPr>
        <w:t>Supabase</w:t>
      </w:r>
      <w:proofErr w:type="spellEnd"/>
      <w:r w:rsidRPr="00654296">
        <w:rPr>
          <w:b/>
          <w:bCs/>
        </w:rPr>
        <w:t xml:space="preserve">, </w:t>
      </w:r>
      <w:proofErr w:type="spellStart"/>
      <w:r w:rsidRPr="00654296">
        <w:rPr>
          <w:b/>
          <w:bCs/>
        </w:rPr>
        <w:t>NextAuth</w:t>
      </w:r>
      <w:proofErr w:type="spellEnd"/>
      <w:r w:rsidRPr="00654296">
        <w:rPr>
          <w:b/>
          <w:bCs/>
        </w:rPr>
        <w:t>)</w:t>
      </w:r>
      <w:r w:rsidRPr="00654296">
        <w:t xml:space="preserve"> wurden klarer formuliert.</w:t>
      </w:r>
    </w:p>
    <w:p w14:paraId="25E04773" w14:textId="77777777" w:rsidR="00654296" w:rsidRPr="00654296" w:rsidRDefault="00654296" w:rsidP="00654296">
      <w:pPr>
        <w:numPr>
          <w:ilvl w:val="0"/>
          <w:numId w:val="114"/>
        </w:numPr>
      </w:pPr>
      <w:r w:rsidRPr="00654296">
        <w:t xml:space="preserve">Die </w:t>
      </w:r>
      <w:r w:rsidRPr="00654296">
        <w:rPr>
          <w:b/>
          <w:bCs/>
        </w:rPr>
        <w:t>Funktionalität der Plattform</w:t>
      </w:r>
      <w:r w:rsidRPr="00654296">
        <w:t xml:space="preserve"> wurde detaillierter beschrieben.</w:t>
      </w:r>
    </w:p>
    <w:p w14:paraId="6D79DDEA" w14:textId="5E32EC8C" w:rsidR="00654296" w:rsidRDefault="00654296" w:rsidP="00654296">
      <w:pPr>
        <w:numPr>
          <w:ilvl w:val="0"/>
          <w:numId w:val="114"/>
        </w:numPr>
      </w:pPr>
      <w:r w:rsidRPr="00654296">
        <w:t xml:space="preserve">Die </w:t>
      </w:r>
      <w:r w:rsidRPr="00654296">
        <w:rPr>
          <w:b/>
          <w:bCs/>
        </w:rPr>
        <w:t>Fragen zur Forschung und wissenschaftlichen Relevanz</w:t>
      </w:r>
      <w:r w:rsidRPr="00654296">
        <w:t xml:space="preserve"> wurden präziser beantwortet.</w:t>
      </w:r>
    </w:p>
    <w:p w14:paraId="34AA967B" w14:textId="1A8EA5C3" w:rsidR="00654296" w:rsidRPr="00654296" w:rsidRDefault="00654296" w:rsidP="00654296">
      <w:r w:rsidRPr="00654296">
        <w:t>Durch diese Strukturierung wird sichergestellt, dass die geplante Webapplikation einen klaren Mehrwert für Studierende schafft und gleichzeitig wissenschaftliche Erkenntnisse zur digitalen Lernumgebung beiträgt.</w:t>
      </w:r>
    </w:p>
    <w:p w14:paraId="05F39470" w14:textId="77777777" w:rsidR="00654296" w:rsidRDefault="00654296" w:rsidP="007E3DFD"/>
    <w:p w14:paraId="00D47E87" w14:textId="77777777" w:rsidR="00654296" w:rsidRDefault="00654296" w:rsidP="007E3DFD"/>
    <w:p w14:paraId="2D65E4AA" w14:textId="57805B9A" w:rsidR="00D21812" w:rsidRPr="00815C04" w:rsidRDefault="00815C04" w:rsidP="00D21812">
      <w:pPr>
        <w:pStyle w:val="berschrift1"/>
      </w:pPr>
      <w:bookmarkStart w:id="2" w:name="_Toc179541543"/>
      <w:r w:rsidRPr="00815C04">
        <w:lastRenderedPageBreak/>
        <w:t>Theoretische Grundlagen</w:t>
      </w:r>
      <w:r w:rsidRPr="00815C04">
        <w:t xml:space="preserve"> </w:t>
      </w:r>
      <w:r w:rsidR="00A14C80" w:rsidRPr="00815C04">
        <w:rPr>
          <w:b w:val="0"/>
          <w:bCs/>
          <w:sz w:val="22"/>
          <w:szCs w:val="14"/>
        </w:rPr>
        <w:t>(</w:t>
      </w:r>
      <w:proofErr w:type="spellStart"/>
      <w:r w:rsidR="00A14C80" w:rsidRPr="00815C04">
        <w:rPr>
          <w:b w:val="0"/>
          <w:bCs/>
          <w:sz w:val="22"/>
          <w:szCs w:val="14"/>
        </w:rPr>
        <w:t>approx</w:t>
      </w:r>
      <w:proofErr w:type="spellEnd"/>
      <w:r w:rsidR="00A14C80" w:rsidRPr="00815C04">
        <w:rPr>
          <w:b w:val="0"/>
          <w:bCs/>
          <w:sz w:val="22"/>
          <w:szCs w:val="14"/>
        </w:rPr>
        <w:t xml:space="preserve">. 1 </w:t>
      </w:r>
      <w:proofErr w:type="spellStart"/>
      <w:r w:rsidR="00A14C80" w:rsidRPr="00815C04">
        <w:rPr>
          <w:b w:val="0"/>
          <w:bCs/>
          <w:sz w:val="22"/>
          <w:szCs w:val="14"/>
        </w:rPr>
        <w:t>page</w:t>
      </w:r>
      <w:proofErr w:type="spellEnd"/>
      <w:r w:rsidR="00A14C80" w:rsidRPr="00815C04">
        <w:rPr>
          <w:b w:val="0"/>
          <w:bCs/>
          <w:sz w:val="22"/>
          <w:szCs w:val="14"/>
        </w:rPr>
        <w:t>)</w:t>
      </w:r>
      <w:bookmarkEnd w:id="2"/>
    </w:p>
    <w:p w14:paraId="7D333855" w14:textId="77777777" w:rsidR="00815C04" w:rsidRPr="00815C04" w:rsidRDefault="00815C04" w:rsidP="00815C04">
      <w:r w:rsidRPr="00815C04">
        <w:t xml:space="preserve">Die Entwicklung der Webapplikation basiert auf verschiedenen theoretischen Ansätzen aus den Bereichen </w:t>
      </w:r>
      <w:r w:rsidRPr="00815C04">
        <w:rPr>
          <w:b/>
          <w:bCs/>
        </w:rPr>
        <w:t>Informationssysteme, Wissensmanagement, Softwareentwicklung und digitale Plattformen</w:t>
      </w:r>
      <w:r w:rsidRPr="00815C04">
        <w:t>. Diese Modelle bieten eine fundierte Grundlage für die Konzeption und Umsetzung der Plattform und gewährleisten eine wissenschaftlich fundierte sowie praxisorientierte Herangehensweise.</w:t>
      </w:r>
    </w:p>
    <w:p w14:paraId="056946B1" w14:textId="77777777" w:rsidR="00815C04" w:rsidRDefault="00815C04" w:rsidP="00815C04">
      <w:pPr>
        <w:rPr>
          <w:b/>
          <w:bCs/>
        </w:rPr>
      </w:pPr>
    </w:p>
    <w:p w14:paraId="3105172E" w14:textId="67280589" w:rsidR="00815C04" w:rsidRPr="00815C04" w:rsidRDefault="00815C04" w:rsidP="00815C04">
      <w:pPr>
        <w:rPr>
          <w:b/>
          <w:bCs/>
        </w:rPr>
      </w:pPr>
      <w:r w:rsidRPr="00815C04">
        <w:rPr>
          <w:b/>
          <w:bCs/>
        </w:rPr>
        <w:t>1. R</w:t>
      </w:r>
      <w:proofErr w:type="spellStart"/>
      <w:r w:rsidRPr="00815C04">
        <w:rPr>
          <w:b/>
          <w:bCs/>
        </w:rPr>
        <w:t>equirement</w:t>
      </w:r>
      <w:proofErr w:type="spellEnd"/>
      <w:r w:rsidRPr="00815C04">
        <w:rPr>
          <w:b/>
          <w:bCs/>
        </w:rPr>
        <w:t xml:space="preserve"> Engineering</w:t>
      </w:r>
    </w:p>
    <w:p w14:paraId="2B5714C2" w14:textId="77777777" w:rsidR="00815C04" w:rsidRPr="00815C04" w:rsidRDefault="00815C04" w:rsidP="00815C04">
      <w:proofErr w:type="spellStart"/>
      <w:r w:rsidRPr="00815C04">
        <w:t>Requirement</w:t>
      </w:r>
      <w:proofErr w:type="spellEnd"/>
      <w:r w:rsidRPr="00815C04">
        <w:t xml:space="preserve"> Engineering (Pohl &amp; Rupp, 2015) wird genutzt, um </w:t>
      </w:r>
      <w:r w:rsidRPr="00815C04">
        <w:rPr>
          <w:b/>
          <w:bCs/>
        </w:rPr>
        <w:t>funktionale und nicht-funktionale Anforderungen</w:t>
      </w:r>
      <w:r w:rsidRPr="00815C04">
        <w:t xml:space="preserve"> zu identifizieren und zu spezifizieren. Dies stellt sicher, dass die Plattform die tatsächlichen Bedürfnisse der Nutzer erfüllt und potenzielle Herausforderungen frühzeitig erkannt werden.</w:t>
      </w:r>
    </w:p>
    <w:p w14:paraId="46C4102C" w14:textId="77777777" w:rsidR="00815C04" w:rsidRPr="00815C04" w:rsidRDefault="00815C04" w:rsidP="00815C04">
      <w:pPr>
        <w:numPr>
          <w:ilvl w:val="0"/>
          <w:numId w:val="115"/>
        </w:numPr>
      </w:pPr>
      <w:r w:rsidRPr="00815C04">
        <w:rPr>
          <w:b/>
          <w:bCs/>
        </w:rPr>
        <w:t>Funktionale Anforderungen</w:t>
      </w:r>
      <w:r w:rsidRPr="00815C04">
        <w:t>: Dazu gehören Benutzerregistrierung, Dokumenten-Upload, Kategorisierung und Interaktionen (Kommentare, Likes, Bewertungen).</w:t>
      </w:r>
    </w:p>
    <w:p w14:paraId="6AAD3C93" w14:textId="77777777" w:rsidR="00815C04" w:rsidRPr="00815C04" w:rsidRDefault="00815C04" w:rsidP="00815C04">
      <w:pPr>
        <w:numPr>
          <w:ilvl w:val="0"/>
          <w:numId w:val="115"/>
        </w:numPr>
      </w:pPr>
      <w:r w:rsidRPr="00815C04">
        <w:rPr>
          <w:b/>
          <w:bCs/>
        </w:rPr>
        <w:t>Nicht-funktionale Anforderungen</w:t>
      </w:r>
      <w:r w:rsidRPr="00815C04">
        <w:t>: Skalierbarkeit, Datenschutzkonformität (DSGVO/DSG), Performance-Optimierung und Benutzerfreundlichkeit. Diese Anforderungen sind essenziell, um eine effiziente und sichere Nutzung der Plattform zu gewährleisten.</w:t>
      </w:r>
    </w:p>
    <w:p w14:paraId="1F42F428" w14:textId="77777777" w:rsidR="00815C04" w:rsidRDefault="00815C04" w:rsidP="00815C04">
      <w:pPr>
        <w:rPr>
          <w:b/>
          <w:bCs/>
        </w:rPr>
      </w:pPr>
    </w:p>
    <w:p w14:paraId="12F9D661" w14:textId="1CE52ED9" w:rsidR="00815C04" w:rsidRPr="00815C04" w:rsidRDefault="00815C04" w:rsidP="00815C04">
      <w:pPr>
        <w:rPr>
          <w:b/>
          <w:bCs/>
        </w:rPr>
      </w:pPr>
      <w:r w:rsidRPr="00815C04">
        <w:rPr>
          <w:b/>
          <w:bCs/>
        </w:rPr>
        <w:t>2. Theorien zum Wissensmanagement und digitale Lernplattformen</w:t>
      </w:r>
    </w:p>
    <w:p w14:paraId="15A20E33" w14:textId="77777777" w:rsidR="00815C04" w:rsidRPr="00815C04" w:rsidRDefault="00815C04" w:rsidP="00815C04">
      <w:pPr>
        <w:numPr>
          <w:ilvl w:val="0"/>
          <w:numId w:val="116"/>
        </w:numPr>
      </w:pPr>
      <w:r w:rsidRPr="00815C04">
        <w:t xml:space="preserve">Das </w:t>
      </w:r>
      <w:r w:rsidRPr="00815C04">
        <w:rPr>
          <w:b/>
          <w:bCs/>
        </w:rPr>
        <w:t xml:space="preserve">SECI-Modell von </w:t>
      </w:r>
      <w:proofErr w:type="spellStart"/>
      <w:r w:rsidRPr="00815C04">
        <w:rPr>
          <w:b/>
          <w:bCs/>
        </w:rPr>
        <w:t>Nonaka</w:t>
      </w:r>
      <w:proofErr w:type="spellEnd"/>
      <w:r w:rsidRPr="00815C04">
        <w:rPr>
          <w:b/>
          <w:bCs/>
        </w:rPr>
        <w:t xml:space="preserve"> &amp; Takeuchi (1995)</w:t>
      </w:r>
      <w:r w:rsidRPr="00815C04">
        <w:t xml:space="preserve"> zeigt, wie Wissen generiert und weitergegeben wird. Die Plattform unterstützt insbesondere die Externalisierung und Kombination von Wissen, indem Studierende Inhalte hochladen, teilen und bewerten können.</w:t>
      </w:r>
    </w:p>
    <w:p w14:paraId="05076E88" w14:textId="77777777" w:rsidR="00815C04" w:rsidRPr="00815C04" w:rsidRDefault="00815C04" w:rsidP="00815C04">
      <w:pPr>
        <w:numPr>
          <w:ilvl w:val="0"/>
          <w:numId w:val="116"/>
        </w:numPr>
      </w:pPr>
      <w:r w:rsidRPr="00815C04">
        <w:rPr>
          <w:b/>
          <w:bCs/>
        </w:rPr>
        <w:t>Kollaboratives Lernen (</w:t>
      </w:r>
      <w:proofErr w:type="spellStart"/>
      <w:r w:rsidRPr="00815C04">
        <w:rPr>
          <w:b/>
          <w:bCs/>
        </w:rPr>
        <w:t>Dillenbourg</w:t>
      </w:r>
      <w:proofErr w:type="spellEnd"/>
      <w:r w:rsidRPr="00815C04">
        <w:rPr>
          <w:b/>
          <w:bCs/>
        </w:rPr>
        <w:t>, 1999)</w:t>
      </w:r>
      <w:r w:rsidRPr="00815C04">
        <w:t xml:space="preserve"> hebt hervor, dass Interaktionen wie Kommentieren und gemeinsames Bearbeiten die Qualität und Verbreitung von Wissen verbessern.</w:t>
      </w:r>
    </w:p>
    <w:p w14:paraId="09280D22" w14:textId="77777777" w:rsidR="00815C04" w:rsidRPr="00815C04" w:rsidRDefault="00815C04" w:rsidP="00815C04">
      <w:pPr>
        <w:numPr>
          <w:ilvl w:val="0"/>
          <w:numId w:val="116"/>
        </w:numPr>
      </w:pPr>
      <w:r w:rsidRPr="00815C04">
        <w:t xml:space="preserve">Vergleichbare Plattformen wie </w:t>
      </w:r>
      <w:proofErr w:type="spellStart"/>
      <w:r w:rsidRPr="00815C04">
        <w:rPr>
          <w:b/>
          <w:bCs/>
        </w:rPr>
        <w:t>Moodle</w:t>
      </w:r>
      <w:proofErr w:type="spellEnd"/>
      <w:r w:rsidRPr="00815C04">
        <w:rPr>
          <w:b/>
          <w:bCs/>
        </w:rPr>
        <w:t xml:space="preserve"> und </w:t>
      </w:r>
      <w:proofErr w:type="spellStart"/>
      <w:r w:rsidRPr="00815C04">
        <w:rPr>
          <w:b/>
          <w:bCs/>
        </w:rPr>
        <w:t>StudyDrive</w:t>
      </w:r>
      <w:proofErr w:type="spellEnd"/>
      <w:r w:rsidRPr="00815C04">
        <w:t xml:space="preserve"> haben gezeigt, dass strukturierte Ablagen und Interaktionsmöglichkeiten den Lernfortschritt positiv beeinflussen. Die geplante Plattform übernimmt bewährte Methoden aus diesen Systemen.</w:t>
      </w:r>
    </w:p>
    <w:p w14:paraId="7656CD1B" w14:textId="77777777" w:rsidR="00815C04" w:rsidRDefault="00815C04" w:rsidP="00815C04">
      <w:pPr>
        <w:rPr>
          <w:b/>
          <w:bCs/>
        </w:rPr>
      </w:pPr>
    </w:p>
    <w:p w14:paraId="608C8DE4" w14:textId="1212CD33" w:rsidR="00815C04" w:rsidRPr="00815C04" w:rsidRDefault="00815C04" w:rsidP="00815C04">
      <w:pPr>
        <w:rPr>
          <w:b/>
          <w:bCs/>
        </w:rPr>
      </w:pPr>
      <w:r w:rsidRPr="00815C04">
        <w:rPr>
          <w:b/>
          <w:bCs/>
        </w:rPr>
        <w:t>3. Webtechnologien und Software-Architektur</w:t>
      </w:r>
    </w:p>
    <w:p w14:paraId="0B2C5B0B" w14:textId="77777777" w:rsidR="00815C04" w:rsidRPr="00815C04" w:rsidRDefault="00815C04" w:rsidP="00815C04">
      <w:pPr>
        <w:numPr>
          <w:ilvl w:val="0"/>
          <w:numId w:val="117"/>
        </w:numPr>
      </w:pPr>
      <w:r w:rsidRPr="00815C04">
        <w:rPr>
          <w:b/>
          <w:bCs/>
        </w:rPr>
        <w:t>Next.js</w:t>
      </w:r>
      <w:r w:rsidRPr="00815C04">
        <w:t xml:space="preserve"> wird als Framework gewählt, da es </w:t>
      </w:r>
      <w:r w:rsidRPr="00815C04">
        <w:rPr>
          <w:b/>
          <w:bCs/>
        </w:rPr>
        <w:t>serverseitiges Rendering (SSR), schnelle Ladezeiten und eine optimierte Benutzererfahrung</w:t>
      </w:r>
      <w:r w:rsidRPr="00815C04">
        <w:t xml:space="preserve"> ermöglicht.</w:t>
      </w:r>
    </w:p>
    <w:p w14:paraId="3FAD6819" w14:textId="77777777" w:rsidR="00815C04" w:rsidRPr="00815C04" w:rsidRDefault="00815C04" w:rsidP="00815C04">
      <w:pPr>
        <w:numPr>
          <w:ilvl w:val="0"/>
          <w:numId w:val="117"/>
        </w:numPr>
      </w:pPr>
      <w:proofErr w:type="spellStart"/>
      <w:r w:rsidRPr="00815C04">
        <w:rPr>
          <w:b/>
          <w:bCs/>
        </w:rPr>
        <w:t>TailwindCSS</w:t>
      </w:r>
      <w:proofErr w:type="spellEnd"/>
      <w:r w:rsidRPr="00815C04">
        <w:t xml:space="preserve"> sorgt für eine konsistente und wartungsfreundliche Gestaltung der Benutzeroberfläche.</w:t>
      </w:r>
    </w:p>
    <w:p w14:paraId="7A7F5C46" w14:textId="77777777" w:rsidR="00815C04" w:rsidRPr="00815C04" w:rsidRDefault="00815C04" w:rsidP="00815C04">
      <w:pPr>
        <w:numPr>
          <w:ilvl w:val="0"/>
          <w:numId w:val="117"/>
        </w:numPr>
      </w:pPr>
      <w:r w:rsidRPr="00815C04">
        <w:rPr>
          <w:b/>
          <w:bCs/>
        </w:rPr>
        <w:lastRenderedPageBreak/>
        <w:t>Datenbankverwaltung</w:t>
      </w:r>
      <w:r w:rsidRPr="00815C04">
        <w:t xml:space="preserve">: Moderne Cloud-Datenbanken wie </w:t>
      </w:r>
      <w:r w:rsidRPr="00815C04">
        <w:rPr>
          <w:b/>
          <w:bCs/>
        </w:rPr>
        <w:t xml:space="preserve">PostgreSQL oder </w:t>
      </w:r>
      <w:proofErr w:type="spellStart"/>
      <w:r w:rsidRPr="00815C04">
        <w:rPr>
          <w:b/>
          <w:bCs/>
        </w:rPr>
        <w:t>Firebase</w:t>
      </w:r>
      <w:proofErr w:type="spellEnd"/>
      <w:r w:rsidRPr="00815C04">
        <w:t xml:space="preserve"> ermöglichen sicheres und performantes Speichern von Dokumenten und Nutzerinteraktionen.</w:t>
      </w:r>
    </w:p>
    <w:p w14:paraId="15B17DDC" w14:textId="77777777" w:rsidR="00815C04" w:rsidRDefault="00815C04" w:rsidP="00815C04">
      <w:pPr>
        <w:rPr>
          <w:b/>
          <w:bCs/>
        </w:rPr>
      </w:pPr>
    </w:p>
    <w:p w14:paraId="0303D76E" w14:textId="1EB4B5DC" w:rsidR="00815C04" w:rsidRPr="00815C04" w:rsidRDefault="00815C04" w:rsidP="00815C04">
      <w:pPr>
        <w:rPr>
          <w:b/>
          <w:bCs/>
        </w:rPr>
      </w:pPr>
      <w:r w:rsidRPr="00815C04">
        <w:rPr>
          <w:b/>
          <w:bCs/>
        </w:rPr>
        <w:t>4. Datenschutz und technische Sicherheit</w:t>
      </w:r>
    </w:p>
    <w:p w14:paraId="456C3CF3" w14:textId="77777777" w:rsidR="00815C04" w:rsidRPr="00815C04" w:rsidRDefault="00815C04" w:rsidP="00815C04">
      <w:r w:rsidRPr="00815C04">
        <w:t xml:space="preserve">Um den Schutz personenbezogener Daten sicherzustellen, erfüllt die Anwendung die Anforderungen der </w:t>
      </w:r>
      <w:r w:rsidRPr="00815C04">
        <w:rPr>
          <w:b/>
          <w:bCs/>
        </w:rPr>
        <w:t>DSGVO (GDPR) und des Schweizer Datenschutzgesetzes (DSG)</w:t>
      </w:r>
      <w:r w:rsidRPr="00815C04">
        <w:t>.</w:t>
      </w:r>
    </w:p>
    <w:p w14:paraId="646B13A3" w14:textId="77777777" w:rsidR="00815C04" w:rsidRPr="00815C04" w:rsidRDefault="00815C04" w:rsidP="00815C04">
      <w:pPr>
        <w:numPr>
          <w:ilvl w:val="0"/>
          <w:numId w:val="118"/>
        </w:numPr>
      </w:pPr>
      <w:r w:rsidRPr="00815C04">
        <w:rPr>
          <w:b/>
          <w:bCs/>
        </w:rPr>
        <w:t>Datenverschlüsselung</w:t>
      </w:r>
      <w:r w:rsidRPr="00815C04">
        <w:t xml:space="preserve"> zur sicheren Speicherung von Dokumenten.</w:t>
      </w:r>
    </w:p>
    <w:p w14:paraId="7ADD517E" w14:textId="77777777" w:rsidR="00815C04" w:rsidRPr="00815C04" w:rsidRDefault="00815C04" w:rsidP="00815C04">
      <w:pPr>
        <w:numPr>
          <w:ilvl w:val="0"/>
          <w:numId w:val="118"/>
        </w:numPr>
      </w:pPr>
      <w:r w:rsidRPr="00815C04">
        <w:rPr>
          <w:b/>
          <w:bCs/>
        </w:rPr>
        <w:t>Zugriffskontrollen und Rollenmanagement</w:t>
      </w:r>
      <w:r w:rsidRPr="00815C04">
        <w:t>, um sicherzustellen, dass nur berechtigte Nutzer Inhalte hochladen oder bearbeiten können.</w:t>
      </w:r>
    </w:p>
    <w:p w14:paraId="178C4397" w14:textId="77777777" w:rsidR="00815C04" w:rsidRPr="00815C04" w:rsidRDefault="00815C04" w:rsidP="00815C04">
      <w:pPr>
        <w:numPr>
          <w:ilvl w:val="0"/>
          <w:numId w:val="118"/>
        </w:numPr>
      </w:pPr>
      <w:r w:rsidRPr="00815C04">
        <w:rPr>
          <w:b/>
          <w:bCs/>
        </w:rPr>
        <w:t>Regelmäßige Backups</w:t>
      </w:r>
      <w:r w:rsidRPr="00815C04">
        <w:t>, um Datenverluste zu vermeiden und die Zuverlässigkeit der Plattform zu gewährleisten.</w:t>
      </w:r>
    </w:p>
    <w:p w14:paraId="2DF9183D" w14:textId="77777777" w:rsidR="00815C04" w:rsidRDefault="00815C04" w:rsidP="00815C04">
      <w:pPr>
        <w:rPr>
          <w:b/>
          <w:bCs/>
        </w:rPr>
      </w:pPr>
    </w:p>
    <w:p w14:paraId="7B09B239" w14:textId="27B38B70" w:rsidR="00815C04" w:rsidRPr="00815C04" w:rsidRDefault="00815C04" w:rsidP="00815C04">
      <w:pPr>
        <w:rPr>
          <w:b/>
          <w:bCs/>
        </w:rPr>
      </w:pPr>
      <w:r w:rsidRPr="00815C04">
        <w:rPr>
          <w:b/>
          <w:bCs/>
        </w:rPr>
        <w:t>5. Nachhaltigkeit und Skalierbarkeit der Plattform</w:t>
      </w:r>
    </w:p>
    <w:p w14:paraId="3E0721A7" w14:textId="77777777" w:rsidR="00815C04" w:rsidRPr="00815C04" w:rsidRDefault="00815C04" w:rsidP="00815C04">
      <w:r w:rsidRPr="00815C04">
        <w:t>Eine langfristige Nutzung der Plattform erfordert eine durchdachte Architektur, die zukünftige Erweiterungen ermöglicht.</w:t>
      </w:r>
    </w:p>
    <w:p w14:paraId="32A2E1B4" w14:textId="77777777" w:rsidR="00815C04" w:rsidRPr="00815C04" w:rsidRDefault="00815C04" w:rsidP="00815C04">
      <w:pPr>
        <w:numPr>
          <w:ilvl w:val="0"/>
          <w:numId w:val="119"/>
        </w:numPr>
      </w:pPr>
      <w:r w:rsidRPr="00815C04">
        <w:rPr>
          <w:b/>
          <w:bCs/>
        </w:rPr>
        <w:t>Modulare Entwicklung</w:t>
      </w:r>
      <w:r w:rsidRPr="00815C04">
        <w:t xml:space="preserve"> ermöglicht es, neue Features wie </w:t>
      </w:r>
      <w:r w:rsidRPr="00815C04">
        <w:rPr>
          <w:b/>
          <w:bCs/>
        </w:rPr>
        <w:t>intelligente Suchalgorithmen oder KI-gestützte Zusammenfassungen</w:t>
      </w:r>
      <w:r w:rsidRPr="00815C04">
        <w:t xml:space="preserve"> problemlos hinzuzufügen.</w:t>
      </w:r>
    </w:p>
    <w:p w14:paraId="2DB98EA8" w14:textId="77777777" w:rsidR="00815C04" w:rsidRPr="00815C04" w:rsidRDefault="00815C04" w:rsidP="00815C04">
      <w:pPr>
        <w:numPr>
          <w:ilvl w:val="0"/>
          <w:numId w:val="119"/>
        </w:numPr>
      </w:pPr>
      <w:r w:rsidRPr="00815C04">
        <w:t xml:space="preserve">Vergleichbare Open-Source-Projekte wie </w:t>
      </w:r>
      <w:proofErr w:type="spellStart"/>
      <w:r w:rsidRPr="00815C04">
        <w:rPr>
          <w:b/>
          <w:bCs/>
        </w:rPr>
        <w:t>OpenEdX</w:t>
      </w:r>
      <w:proofErr w:type="spellEnd"/>
      <w:r w:rsidRPr="00815C04">
        <w:rPr>
          <w:b/>
          <w:bCs/>
        </w:rPr>
        <w:t xml:space="preserve"> oder </w:t>
      </w:r>
      <w:proofErr w:type="spellStart"/>
      <w:r w:rsidRPr="00815C04">
        <w:rPr>
          <w:b/>
          <w:bCs/>
        </w:rPr>
        <w:t>Moodle</w:t>
      </w:r>
      <w:proofErr w:type="spellEnd"/>
      <w:r w:rsidRPr="00815C04">
        <w:t xml:space="preserve"> haben gezeigt, dass skalierbare Lernplattformen durch Cloud-Technologien gut realisierbar sind.</w:t>
      </w:r>
    </w:p>
    <w:p w14:paraId="42A29BD2" w14:textId="77777777" w:rsidR="00815C04" w:rsidRPr="00815C04" w:rsidRDefault="00815C04" w:rsidP="00815C04">
      <w:pPr>
        <w:numPr>
          <w:ilvl w:val="0"/>
          <w:numId w:val="117"/>
        </w:numPr>
        <w:rPr>
          <w:b/>
          <w:bCs/>
        </w:rPr>
      </w:pPr>
      <w:r w:rsidRPr="00815C04">
        <w:rPr>
          <w:b/>
          <w:bCs/>
        </w:rPr>
        <w:t>Relevanz dieser theoretischen Grundlagen</w:t>
      </w:r>
    </w:p>
    <w:p w14:paraId="18CE406E" w14:textId="77777777" w:rsidR="00815C04" w:rsidRDefault="00815C04" w:rsidP="006C340A"/>
    <w:p w14:paraId="788350F1" w14:textId="482399C0" w:rsidR="007E3DFD" w:rsidRDefault="00815C04" w:rsidP="006C340A">
      <w:r w:rsidRPr="00815C04">
        <w:t xml:space="preserve">Diese Theorien und Konzepte wurden ausgewählt, da sie bewährte Methoden und Best Practices für </w:t>
      </w:r>
      <w:r w:rsidRPr="00815C04">
        <w:rPr>
          <w:b/>
          <w:bCs/>
        </w:rPr>
        <w:t>digitale Lernplattformen</w:t>
      </w:r>
      <w:r w:rsidRPr="00815C04">
        <w:t xml:space="preserve"> bereitstellen. Die Kombination aus </w:t>
      </w:r>
      <w:proofErr w:type="spellStart"/>
      <w:r w:rsidRPr="00815C04">
        <w:rPr>
          <w:b/>
          <w:bCs/>
        </w:rPr>
        <w:t>Requirement</w:t>
      </w:r>
      <w:proofErr w:type="spellEnd"/>
      <w:r w:rsidRPr="00815C04">
        <w:rPr>
          <w:b/>
          <w:bCs/>
        </w:rPr>
        <w:t xml:space="preserve"> Engineering, Wissensmanagement und moderner Softwarearchitektur</w:t>
      </w:r>
      <w:r w:rsidRPr="00815C04">
        <w:t xml:space="preserve"> ermöglicht eine fundierte, praxisnahe Lösung für die geplante Webapplikation. Zudem werden Datenschutz und Skalierbarkeit von Anfang an berücksichtigt, um eine langfristig nutzbare Plattform bereitzustellen.</w:t>
      </w:r>
    </w:p>
    <w:p w14:paraId="344E97E6" w14:textId="50457136" w:rsidR="00542A16" w:rsidRPr="00B42E87" w:rsidRDefault="004C3EE1" w:rsidP="00542A16">
      <w:pPr>
        <w:pStyle w:val="berschrift1"/>
        <w:rPr>
          <w:lang w:val="en-US"/>
        </w:rPr>
      </w:pPr>
      <w:bookmarkStart w:id="3" w:name="_Toc179541544"/>
      <w:r w:rsidRPr="004C3EE1">
        <w:rPr>
          <w:lang w:val="en-US"/>
        </w:rPr>
        <w:t xml:space="preserve">Research Design &amp; </w:t>
      </w:r>
      <w:proofErr w:type="spellStart"/>
      <w:r w:rsidRPr="004C3EE1">
        <w:rPr>
          <w:lang w:val="en-US"/>
        </w:rPr>
        <w:t>Methodik</w:t>
      </w:r>
      <w:proofErr w:type="spellEnd"/>
      <w:r w:rsidRPr="004C3EE1">
        <w:rPr>
          <w:lang w:val="en-US"/>
        </w:rPr>
        <w:t xml:space="preserve"> </w:t>
      </w:r>
      <w:r w:rsidR="00552323" w:rsidRPr="00B42E87">
        <w:rPr>
          <w:b w:val="0"/>
          <w:bCs/>
          <w:sz w:val="22"/>
          <w:szCs w:val="14"/>
          <w:lang w:val="en-US"/>
        </w:rPr>
        <w:t>(approx. 1 page)</w:t>
      </w:r>
      <w:bookmarkEnd w:id="3"/>
    </w:p>
    <w:p w14:paraId="477C41F7" w14:textId="77777777" w:rsidR="004C3EE1" w:rsidRPr="004C3EE1" w:rsidRDefault="004C3EE1" w:rsidP="004C3EE1">
      <w:r w:rsidRPr="004C3EE1">
        <w:t>Zur Evaluierung der Machbarkeit und Effektivität der geplanten Webapplikation wird eine strukturierte Forschungsstrategie angewandt, die qualitative und quantitative Methoden kombiniert. Dieser methodische Ansatz stellt sicher, dass sowohl die Nutzeranforderungen als auch die technische Umsetzung validiert werden.</w:t>
      </w:r>
    </w:p>
    <w:p w14:paraId="7682FB89" w14:textId="77777777" w:rsidR="004C3EE1" w:rsidRDefault="004C3EE1" w:rsidP="004C3EE1">
      <w:pPr>
        <w:rPr>
          <w:b/>
          <w:bCs/>
        </w:rPr>
      </w:pPr>
    </w:p>
    <w:p w14:paraId="7411F17A" w14:textId="77777777" w:rsidR="004C3EE1" w:rsidRDefault="004C3EE1">
      <w:pPr>
        <w:spacing w:line="240" w:lineRule="auto"/>
        <w:rPr>
          <w:b/>
          <w:bCs/>
        </w:rPr>
      </w:pPr>
      <w:r>
        <w:rPr>
          <w:b/>
          <w:bCs/>
        </w:rPr>
        <w:br w:type="page"/>
      </w:r>
    </w:p>
    <w:p w14:paraId="04FB8D01" w14:textId="19F8AD02" w:rsidR="004C3EE1" w:rsidRPr="004C3EE1" w:rsidRDefault="004C3EE1" w:rsidP="004C3EE1">
      <w:pPr>
        <w:rPr>
          <w:b/>
          <w:bCs/>
        </w:rPr>
      </w:pPr>
      <w:r w:rsidRPr="004C3EE1">
        <w:rPr>
          <w:b/>
          <w:bCs/>
        </w:rPr>
        <w:lastRenderedPageBreak/>
        <w:t>Methodischer Ansatz</w:t>
      </w:r>
    </w:p>
    <w:p w14:paraId="415D24E6" w14:textId="77777777" w:rsidR="004C3EE1" w:rsidRPr="004C3EE1" w:rsidRDefault="004C3EE1" w:rsidP="004C3EE1">
      <w:r w:rsidRPr="004C3EE1">
        <w:t>Die Forschung erfolgt in mehreren aufeinander abgestimmten Phasen:</w:t>
      </w:r>
    </w:p>
    <w:p w14:paraId="2D5D549C" w14:textId="77777777" w:rsidR="004C3EE1" w:rsidRPr="004C3EE1" w:rsidRDefault="004C3EE1" w:rsidP="004C3EE1">
      <w:pPr>
        <w:numPr>
          <w:ilvl w:val="0"/>
          <w:numId w:val="120"/>
        </w:numPr>
      </w:pPr>
      <w:r w:rsidRPr="004C3EE1">
        <w:rPr>
          <w:b/>
          <w:bCs/>
        </w:rPr>
        <w:t>Analyse bestehender Plattformen</w:t>
      </w:r>
    </w:p>
    <w:p w14:paraId="7083C254" w14:textId="77777777" w:rsidR="004C3EE1" w:rsidRPr="004C3EE1" w:rsidRDefault="004C3EE1" w:rsidP="004C3EE1">
      <w:pPr>
        <w:numPr>
          <w:ilvl w:val="1"/>
          <w:numId w:val="120"/>
        </w:numPr>
      </w:pPr>
      <w:r w:rsidRPr="004C3EE1">
        <w:t xml:space="preserve">Untersuchung bestehender Lösungen für den Austausch von Lernmaterialien (z. B. </w:t>
      </w:r>
      <w:proofErr w:type="spellStart"/>
      <w:r w:rsidRPr="004C3EE1">
        <w:t>Moodle</w:t>
      </w:r>
      <w:proofErr w:type="spellEnd"/>
      <w:r w:rsidRPr="004C3EE1">
        <w:t xml:space="preserve">, Google Drive, </w:t>
      </w:r>
      <w:proofErr w:type="spellStart"/>
      <w:r w:rsidRPr="004C3EE1">
        <w:t>StudyDrive</w:t>
      </w:r>
      <w:proofErr w:type="spellEnd"/>
      <w:r w:rsidRPr="004C3EE1">
        <w:t>).</w:t>
      </w:r>
    </w:p>
    <w:p w14:paraId="09C312AB" w14:textId="77777777" w:rsidR="004C3EE1" w:rsidRPr="004C3EE1" w:rsidRDefault="004C3EE1" w:rsidP="004C3EE1">
      <w:pPr>
        <w:numPr>
          <w:ilvl w:val="1"/>
          <w:numId w:val="120"/>
        </w:numPr>
      </w:pPr>
      <w:r w:rsidRPr="004C3EE1">
        <w:t>Identifikation von Schwächen und Optimierungspotenzialen, insbesondere in Bezug auf Benutzerfreundlichkeit und Interaktionsmöglichkeiten.</w:t>
      </w:r>
    </w:p>
    <w:p w14:paraId="1BAFF13B" w14:textId="77777777" w:rsidR="004C3EE1" w:rsidRPr="004C3EE1" w:rsidRDefault="004C3EE1" w:rsidP="004C3EE1">
      <w:pPr>
        <w:numPr>
          <w:ilvl w:val="0"/>
          <w:numId w:val="120"/>
        </w:numPr>
      </w:pPr>
      <w:r w:rsidRPr="004C3EE1">
        <w:rPr>
          <w:b/>
          <w:bCs/>
        </w:rPr>
        <w:t xml:space="preserve">Bedarfsermittlung &amp; </w:t>
      </w:r>
      <w:proofErr w:type="spellStart"/>
      <w:r w:rsidRPr="004C3EE1">
        <w:rPr>
          <w:b/>
          <w:bCs/>
        </w:rPr>
        <w:t>Requirement</w:t>
      </w:r>
      <w:proofErr w:type="spellEnd"/>
      <w:r w:rsidRPr="004C3EE1">
        <w:rPr>
          <w:b/>
          <w:bCs/>
        </w:rPr>
        <w:t xml:space="preserve"> Engineering</w:t>
      </w:r>
    </w:p>
    <w:p w14:paraId="47C6265F" w14:textId="77777777" w:rsidR="004C3EE1" w:rsidRPr="004C3EE1" w:rsidRDefault="004C3EE1" w:rsidP="004C3EE1">
      <w:pPr>
        <w:numPr>
          <w:ilvl w:val="1"/>
          <w:numId w:val="120"/>
        </w:numPr>
      </w:pPr>
      <w:r w:rsidRPr="004C3EE1">
        <w:t xml:space="preserve">Durchführung von </w:t>
      </w:r>
      <w:r w:rsidRPr="004C3EE1">
        <w:rPr>
          <w:b/>
          <w:bCs/>
        </w:rPr>
        <w:t>semi-strukturierten Interviews</w:t>
      </w:r>
      <w:r w:rsidRPr="004C3EE1">
        <w:t xml:space="preserve"> mit Studierenden zur Identifikation relevanter Funktionen und Nutzungsszenarien.</w:t>
      </w:r>
    </w:p>
    <w:p w14:paraId="17BADE5C" w14:textId="77777777" w:rsidR="004C3EE1" w:rsidRPr="004C3EE1" w:rsidRDefault="004C3EE1" w:rsidP="004C3EE1">
      <w:pPr>
        <w:numPr>
          <w:ilvl w:val="1"/>
          <w:numId w:val="120"/>
        </w:numPr>
      </w:pPr>
      <w:r w:rsidRPr="004C3EE1">
        <w:t>Online-Umfragen zur Validierung der Nutzeranforderungen, um eine datenbasierte Entscheidung für die Kernfunktionen der Plattform zu treffen.</w:t>
      </w:r>
    </w:p>
    <w:p w14:paraId="76F12CB6" w14:textId="77777777" w:rsidR="004C3EE1" w:rsidRPr="004C3EE1" w:rsidRDefault="004C3EE1" w:rsidP="004C3EE1">
      <w:pPr>
        <w:numPr>
          <w:ilvl w:val="1"/>
          <w:numId w:val="120"/>
        </w:numPr>
      </w:pPr>
      <w:r w:rsidRPr="004C3EE1">
        <w:t xml:space="preserve">Anwendung des </w:t>
      </w:r>
      <w:proofErr w:type="spellStart"/>
      <w:r w:rsidRPr="004C3EE1">
        <w:rPr>
          <w:b/>
          <w:bCs/>
        </w:rPr>
        <w:t>Requirement</w:t>
      </w:r>
      <w:proofErr w:type="spellEnd"/>
      <w:r w:rsidRPr="004C3EE1">
        <w:rPr>
          <w:b/>
          <w:bCs/>
        </w:rPr>
        <w:t xml:space="preserve"> Engineering (Pohl &amp; Rupp, 2015)</w:t>
      </w:r>
      <w:r w:rsidRPr="004C3EE1">
        <w:t xml:space="preserve"> zur Spezifikation:</w:t>
      </w:r>
    </w:p>
    <w:p w14:paraId="1D4D324A" w14:textId="77777777" w:rsidR="004C3EE1" w:rsidRPr="004C3EE1" w:rsidRDefault="004C3EE1" w:rsidP="004C3EE1">
      <w:pPr>
        <w:numPr>
          <w:ilvl w:val="2"/>
          <w:numId w:val="120"/>
        </w:numPr>
      </w:pPr>
      <w:r w:rsidRPr="004C3EE1">
        <w:rPr>
          <w:b/>
          <w:bCs/>
        </w:rPr>
        <w:t>Funktionale Anforderungen</w:t>
      </w:r>
      <w:r w:rsidRPr="004C3EE1">
        <w:t>: Benutzerregistrierung, Dokumentenmanagement, Interaktionen (Kommentare, Likes, Bewertungen).</w:t>
      </w:r>
    </w:p>
    <w:p w14:paraId="358EF136" w14:textId="77777777" w:rsidR="004C3EE1" w:rsidRPr="004C3EE1" w:rsidRDefault="004C3EE1" w:rsidP="004C3EE1">
      <w:pPr>
        <w:numPr>
          <w:ilvl w:val="2"/>
          <w:numId w:val="120"/>
        </w:numPr>
      </w:pPr>
      <w:r w:rsidRPr="004C3EE1">
        <w:rPr>
          <w:b/>
          <w:bCs/>
        </w:rPr>
        <w:t>Nicht-funktionale Anforderungen</w:t>
      </w:r>
      <w:r w:rsidRPr="004C3EE1">
        <w:t>: Datenschutz, Benutzerfreundlichkeit, Skalierbarkeit und Performance.</w:t>
      </w:r>
    </w:p>
    <w:p w14:paraId="47C88486" w14:textId="77777777" w:rsidR="004C3EE1" w:rsidRPr="004C3EE1" w:rsidRDefault="004C3EE1" w:rsidP="004C3EE1">
      <w:pPr>
        <w:numPr>
          <w:ilvl w:val="0"/>
          <w:numId w:val="120"/>
        </w:numPr>
      </w:pPr>
      <w:r w:rsidRPr="004C3EE1">
        <w:rPr>
          <w:b/>
          <w:bCs/>
        </w:rPr>
        <w:t>Prototypenentwicklung &amp; Usability-</w:t>
      </w:r>
      <w:proofErr w:type="spellStart"/>
      <w:r w:rsidRPr="004C3EE1">
        <w:rPr>
          <w:b/>
          <w:bCs/>
        </w:rPr>
        <w:t>Testing</w:t>
      </w:r>
      <w:proofErr w:type="spellEnd"/>
    </w:p>
    <w:p w14:paraId="7290F5B3" w14:textId="77777777" w:rsidR="004C3EE1" w:rsidRPr="004C3EE1" w:rsidRDefault="004C3EE1" w:rsidP="004C3EE1">
      <w:pPr>
        <w:numPr>
          <w:ilvl w:val="1"/>
          <w:numId w:val="120"/>
        </w:numPr>
      </w:pPr>
      <w:r w:rsidRPr="004C3EE1">
        <w:t xml:space="preserve">Entwicklung eines klickbaren Prototyps mit </w:t>
      </w:r>
      <w:proofErr w:type="spellStart"/>
      <w:r w:rsidRPr="004C3EE1">
        <w:rPr>
          <w:b/>
          <w:bCs/>
        </w:rPr>
        <w:t>Figma</w:t>
      </w:r>
      <w:proofErr w:type="spellEnd"/>
      <w:r w:rsidRPr="004C3EE1">
        <w:t>, um die Benutzeroberfläche frühzeitig zu testen und Feedback zu erhalten.</w:t>
      </w:r>
    </w:p>
    <w:p w14:paraId="3E2EB8E2" w14:textId="77777777" w:rsidR="004C3EE1" w:rsidRPr="004C3EE1" w:rsidRDefault="004C3EE1" w:rsidP="004C3EE1">
      <w:pPr>
        <w:numPr>
          <w:ilvl w:val="1"/>
          <w:numId w:val="120"/>
        </w:numPr>
      </w:pPr>
      <w:r w:rsidRPr="004C3EE1">
        <w:t xml:space="preserve">Durchführung von </w:t>
      </w:r>
      <w:r w:rsidRPr="004C3EE1">
        <w:rPr>
          <w:b/>
          <w:bCs/>
        </w:rPr>
        <w:t>Usability-Tests</w:t>
      </w:r>
      <w:r w:rsidRPr="004C3EE1">
        <w:t xml:space="preserve"> mit Studierenden zur Optimierung der Benutzerfreundlichkeit.</w:t>
      </w:r>
    </w:p>
    <w:p w14:paraId="21777C76" w14:textId="77777777" w:rsidR="004C3EE1" w:rsidRPr="004C3EE1" w:rsidRDefault="004C3EE1" w:rsidP="004C3EE1">
      <w:pPr>
        <w:numPr>
          <w:ilvl w:val="0"/>
          <w:numId w:val="120"/>
        </w:numPr>
      </w:pPr>
      <w:r w:rsidRPr="004C3EE1">
        <w:rPr>
          <w:b/>
          <w:bCs/>
        </w:rPr>
        <w:t>Technische Umsetzung &amp; Validierung</w:t>
      </w:r>
    </w:p>
    <w:p w14:paraId="7FEE83D8" w14:textId="77777777" w:rsidR="004C3EE1" w:rsidRPr="004C3EE1" w:rsidRDefault="004C3EE1" w:rsidP="004C3EE1">
      <w:pPr>
        <w:numPr>
          <w:ilvl w:val="1"/>
          <w:numId w:val="120"/>
        </w:numPr>
      </w:pPr>
      <w:r w:rsidRPr="004C3EE1">
        <w:t xml:space="preserve">Implementierung eines </w:t>
      </w:r>
      <w:r w:rsidRPr="004C3EE1">
        <w:rPr>
          <w:b/>
          <w:bCs/>
        </w:rPr>
        <w:t xml:space="preserve">Minimum Viable </w:t>
      </w:r>
      <w:proofErr w:type="spellStart"/>
      <w:r w:rsidRPr="004C3EE1">
        <w:rPr>
          <w:b/>
          <w:bCs/>
        </w:rPr>
        <w:t>Product</w:t>
      </w:r>
      <w:proofErr w:type="spellEnd"/>
      <w:r w:rsidRPr="004C3EE1">
        <w:rPr>
          <w:b/>
          <w:bCs/>
        </w:rPr>
        <w:t xml:space="preserve"> (MVP)</w:t>
      </w:r>
      <w:r w:rsidRPr="004C3EE1">
        <w:t xml:space="preserve"> mit </w:t>
      </w:r>
      <w:r w:rsidRPr="004C3EE1">
        <w:rPr>
          <w:b/>
          <w:bCs/>
        </w:rPr>
        <w:t xml:space="preserve">Next.js, </w:t>
      </w:r>
      <w:proofErr w:type="spellStart"/>
      <w:r w:rsidRPr="004C3EE1">
        <w:rPr>
          <w:b/>
          <w:bCs/>
        </w:rPr>
        <w:t>Supabase</w:t>
      </w:r>
      <w:proofErr w:type="spellEnd"/>
      <w:r w:rsidRPr="004C3EE1">
        <w:rPr>
          <w:b/>
          <w:bCs/>
        </w:rPr>
        <w:t xml:space="preserve"> und </w:t>
      </w:r>
      <w:proofErr w:type="spellStart"/>
      <w:r w:rsidRPr="004C3EE1">
        <w:rPr>
          <w:b/>
          <w:bCs/>
        </w:rPr>
        <w:t>NextAuth</w:t>
      </w:r>
      <w:proofErr w:type="spellEnd"/>
      <w:r w:rsidRPr="004C3EE1">
        <w:t>.</w:t>
      </w:r>
    </w:p>
    <w:p w14:paraId="7C44F285" w14:textId="77777777" w:rsidR="004C3EE1" w:rsidRPr="004C3EE1" w:rsidRDefault="004C3EE1" w:rsidP="004C3EE1">
      <w:pPr>
        <w:numPr>
          <w:ilvl w:val="1"/>
          <w:numId w:val="120"/>
        </w:numPr>
      </w:pPr>
      <w:r w:rsidRPr="004C3EE1">
        <w:t>Durchführung von Performance-Tests zur Sicherstellung einer schnellen Ladezeit und stabilen Nutzung.</w:t>
      </w:r>
    </w:p>
    <w:p w14:paraId="7C18DEA9" w14:textId="77777777" w:rsidR="004C3EE1" w:rsidRPr="004C3EE1" w:rsidRDefault="004C3EE1" w:rsidP="004C3EE1">
      <w:pPr>
        <w:numPr>
          <w:ilvl w:val="1"/>
          <w:numId w:val="120"/>
        </w:numPr>
      </w:pPr>
      <w:r w:rsidRPr="004C3EE1">
        <w:t xml:space="preserve">Sicherheitstests zur Überprüfung der </w:t>
      </w:r>
      <w:r w:rsidRPr="004C3EE1">
        <w:rPr>
          <w:b/>
          <w:bCs/>
        </w:rPr>
        <w:t>Datenschutzanforderungen (DSGVO, DSG Schweiz)</w:t>
      </w:r>
      <w:r w:rsidRPr="004C3EE1">
        <w:t>.</w:t>
      </w:r>
    </w:p>
    <w:p w14:paraId="6122ED75" w14:textId="77777777" w:rsidR="004C3EE1" w:rsidRPr="004C3EE1" w:rsidRDefault="004C3EE1" w:rsidP="004C3EE1">
      <w:pPr>
        <w:numPr>
          <w:ilvl w:val="0"/>
          <w:numId w:val="120"/>
        </w:numPr>
      </w:pPr>
      <w:r w:rsidRPr="004C3EE1">
        <w:rPr>
          <w:b/>
          <w:bCs/>
        </w:rPr>
        <w:t>Risikobewertung &amp; Optimierung</w:t>
      </w:r>
    </w:p>
    <w:p w14:paraId="13FC8948" w14:textId="77777777" w:rsidR="004C3EE1" w:rsidRPr="004C3EE1" w:rsidRDefault="004C3EE1" w:rsidP="004C3EE1">
      <w:pPr>
        <w:numPr>
          <w:ilvl w:val="1"/>
          <w:numId w:val="120"/>
        </w:numPr>
      </w:pPr>
      <w:r w:rsidRPr="004C3EE1">
        <w:t>Identifikation potenzieller Risiken, wie Datenschutzprobleme oder mangelnde Nutzerakzeptanz.</w:t>
      </w:r>
    </w:p>
    <w:p w14:paraId="5A2B5896" w14:textId="77777777" w:rsidR="004C3EE1" w:rsidRPr="004C3EE1" w:rsidRDefault="004C3EE1" w:rsidP="004C3EE1">
      <w:pPr>
        <w:numPr>
          <w:ilvl w:val="1"/>
          <w:numId w:val="120"/>
        </w:numPr>
      </w:pPr>
      <w:r w:rsidRPr="004C3EE1">
        <w:t>Iterative Anpassungen basierend auf Nutzerfeedback, um das System kontinuierlich zu verbessern.</w:t>
      </w:r>
    </w:p>
    <w:p w14:paraId="481D7F6D" w14:textId="77777777" w:rsidR="004C3EE1" w:rsidRDefault="004C3EE1">
      <w:pPr>
        <w:spacing w:line="240" w:lineRule="auto"/>
        <w:rPr>
          <w:b/>
          <w:bCs/>
        </w:rPr>
      </w:pPr>
      <w:r>
        <w:rPr>
          <w:b/>
          <w:bCs/>
        </w:rPr>
        <w:br w:type="page"/>
      </w:r>
    </w:p>
    <w:p w14:paraId="4BF24CA1" w14:textId="6F69C7A9" w:rsidR="004C3EE1" w:rsidRPr="004C3EE1" w:rsidRDefault="004C3EE1" w:rsidP="004C3EE1">
      <w:pPr>
        <w:rPr>
          <w:b/>
          <w:bCs/>
        </w:rPr>
      </w:pPr>
      <w:r w:rsidRPr="004C3EE1">
        <w:rPr>
          <w:b/>
          <w:bCs/>
        </w:rPr>
        <w:lastRenderedPageBreak/>
        <w:t>Datenquellen &amp; Analysemethoden</w:t>
      </w:r>
    </w:p>
    <w:p w14:paraId="2972AA09" w14:textId="77777777" w:rsidR="004C3EE1" w:rsidRPr="004C3EE1" w:rsidRDefault="004C3EE1" w:rsidP="004C3EE1">
      <w:r w:rsidRPr="004C3EE1">
        <w:t>Zur Evaluierung der Plattform werden verschiedene Datenerhebungsmethoden verwendet:</w:t>
      </w:r>
    </w:p>
    <w:p w14:paraId="2EF1E42D" w14:textId="77777777" w:rsidR="004C3EE1" w:rsidRPr="004C3EE1" w:rsidRDefault="004C3EE1" w:rsidP="004C3EE1">
      <w:pPr>
        <w:numPr>
          <w:ilvl w:val="0"/>
          <w:numId w:val="121"/>
        </w:numPr>
      </w:pPr>
      <w:r w:rsidRPr="004C3EE1">
        <w:rPr>
          <w:b/>
          <w:bCs/>
        </w:rPr>
        <w:t>Qualitative Daten</w:t>
      </w:r>
      <w:r w:rsidRPr="004C3EE1">
        <w:t>: Interviews mit Studierenden, Expertenbefragungen.</w:t>
      </w:r>
    </w:p>
    <w:p w14:paraId="10CB6213" w14:textId="77777777" w:rsidR="004C3EE1" w:rsidRPr="004C3EE1" w:rsidRDefault="004C3EE1" w:rsidP="004C3EE1">
      <w:pPr>
        <w:numPr>
          <w:ilvl w:val="0"/>
          <w:numId w:val="121"/>
        </w:numPr>
      </w:pPr>
      <w:r w:rsidRPr="004C3EE1">
        <w:rPr>
          <w:b/>
          <w:bCs/>
        </w:rPr>
        <w:t>Quantitative Daten</w:t>
      </w:r>
      <w:r w:rsidRPr="004C3EE1">
        <w:t>: Online-Umfragen zur Bestimmung der Nutzerpräferenzen und Akzeptanz der Plattform.</w:t>
      </w:r>
    </w:p>
    <w:p w14:paraId="657E3091" w14:textId="77777777" w:rsidR="004C3EE1" w:rsidRPr="004C3EE1" w:rsidRDefault="004C3EE1" w:rsidP="004C3EE1">
      <w:pPr>
        <w:numPr>
          <w:ilvl w:val="0"/>
          <w:numId w:val="121"/>
        </w:numPr>
      </w:pPr>
      <w:r w:rsidRPr="004C3EE1">
        <w:rPr>
          <w:b/>
          <w:bCs/>
        </w:rPr>
        <w:t>Technische Analysen</w:t>
      </w:r>
      <w:r w:rsidRPr="004C3EE1">
        <w:t>: Performance- und Sicherheitstests des MVPs.</w:t>
      </w:r>
    </w:p>
    <w:p w14:paraId="1BAEAEB6" w14:textId="77777777" w:rsidR="004C3EE1" w:rsidRDefault="004C3EE1" w:rsidP="004C3EE1">
      <w:pPr>
        <w:rPr>
          <w:b/>
          <w:bCs/>
        </w:rPr>
      </w:pPr>
    </w:p>
    <w:p w14:paraId="351A1753" w14:textId="474420E4" w:rsidR="004C3EE1" w:rsidRPr="004C3EE1" w:rsidRDefault="004C3EE1" w:rsidP="004C3EE1">
      <w:pPr>
        <w:rPr>
          <w:b/>
          <w:bCs/>
        </w:rPr>
      </w:pPr>
      <w:r w:rsidRPr="004C3EE1">
        <w:rPr>
          <w:b/>
          <w:bCs/>
        </w:rPr>
        <w:t>Kooperationen &amp; Partner</w:t>
      </w:r>
    </w:p>
    <w:p w14:paraId="44FD8D2A" w14:textId="77777777" w:rsidR="004C3EE1" w:rsidRPr="004C3EE1" w:rsidRDefault="004C3EE1" w:rsidP="004C3EE1">
      <w:r w:rsidRPr="004C3EE1">
        <w:t>Die Forschung erfolgt primär eigenständig, jedoch werden verschiedene Stakeholder zur Validierung einbezogen:</w:t>
      </w:r>
    </w:p>
    <w:p w14:paraId="4E1D5F12" w14:textId="77777777" w:rsidR="004C3EE1" w:rsidRPr="004C3EE1" w:rsidRDefault="004C3EE1" w:rsidP="004C3EE1">
      <w:pPr>
        <w:numPr>
          <w:ilvl w:val="0"/>
          <w:numId w:val="122"/>
        </w:numPr>
      </w:pPr>
      <w:r w:rsidRPr="004C3EE1">
        <w:rPr>
          <w:b/>
          <w:bCs/>
        </w:rPr>
        <w:t>Studierende der Wirtschaftsinformatik</w:t>
      </w:r>
      <w:r w:rsidRPr="004C3EE1">
        <w:t xml:space="preserve"> als Hauptzielgruppe für Interviews und Tests.</w:t>
      </w:r>
    </w:p>
    <w:p w14:paraId="57D51512" w14:textId="77777777" w:rsidR="004C3EE1" w:rsidRPr="004C3EE1" w:rsidRDefault="004C3EE1" w:rsidP="004C3EE1">
      <w:pPr>
        <w:numPr>
          <w:ilvl w:val="0"/>
          <w:numId w:val="122"/>
        </w:numPr>
      </w:pPr>
      <w:r w:rsidRPr="004C3EE1">
        <w:rPr>
          <w:b/>
          <w:bCs/>
        </w:rPr>
        <w:t>Lehrende und Dozenten</w:t>
      </w:r>
      <w:r w:rsidRPr="004C3EE1">
        <w:t>, um die Plattform auf akademische Relevanz zu prüfen.</w:t>
      </w:r>
    </w:p>
    <w:p w14:paraId="24964415" w14:textId="77777777" w:rsidR="004C3EE1" w:rsidRPr="004C3EE1" w:rsidRDefault="004C3EE1" w:rsidP="004C3EE1">
      <w:pPr>
        <w:numPr>
          <w:ilvl w:val="0"/>
          <w:numId w:val="122"/>
        </w:numPr>
      </w:pPr>
      <w:r w:rsidRPr="004C3EE1">
        <w:rPr>
          <w:b/>
          <w:bCs/>
        </w:rPr>
        <w:t>Technische Experten</w:t>
      </w:r>
      <w:r w:rsidRPr="004C3EE1">
        <w:t>, um Datenschutz und Sicherheit der Plattform zu optimieren.</w:t>
      </w:r>
    </w:p>
    <w:p w14:paraId="46110D1B" w14:textId="77777777" w:rsidR="004C3EE1" w:rsidRDefault="004C3EE1" w:rsidP="004C3EE1">
      <w:pPr>
        <w:rPr>
          <w:b/>
          <w:bCs/>
        </w:rPr>
      </w:pPr>
    </w:p>
    <w:p w14:paraId="33BEACBA" w14:textId="76AC2B96" w:rsidR="004C3EE1" w:rsidRPr="004C3EE1" w:rsidRDefault="004C3EE1" w:rsidP="004C3EE1">
      <w:pPr>
        <w:rPr>
          <w:b/>
          <w:bCs/>
        </w:rPr>
      </w:pPr>
      <w:r w:rsidRPr="004C3EE1">
        <w:rPr>
          <w:b/>
          <w:bCs/>
        </w:rPr>
        <w:t>Risikobewertung &amp; Gegenmaßnahmen</w:t>
      </w:r>
    </w:p>
    <w:tbl>
      <w:tblPr>
        <w:tblStyle w:val="Tabellenraster"/>
        <w:tblW w:w="0" w:type="auto"/>
        <w:tblLook w:val="04A0" w:firstRow="1" w:lastRow="0" w:firstColumn="1" w:lastColumn="0" w:noHBand="0" w:noVBand="1"/>
      </w:tblPr>
      <w:tblGrid>
        <w:gridCol w:w="2607"/>
        <w:gridCol w:w="2313"/>
        <w:gridCol w:w="3857"/>
      </w:tblGrid>
      <w:tr w:rsidR="004C3EE1" w:rsidRPr="004C3EE1" w14:paraId="2FAE6475" w14:textId="77777777" w:rsidTr="004C3EE1">
        <w:tc>
          <w:tcPr>
            <w:tcW w:w="0" w:type="auto"/>
            <w:hideMark/>
          </w:tcPr>
          <w:p w14:paraId="34F51FE8" w14:textId="77777777" w:rsidR="004C3EE1" w:rsidRPr="004C3EE1" w:rsidRDefault="004C3EE1" w:rsidP="004C3EE1">
            <w:pPr>
              <w:rPr>
                <w:b/>
                <w:bCs/>
              </w:rPr>
            </w:pPr>
            <w:r w:rsidRPr="004C3EE1">
              <w:rPr>
                <w:b/>
                <w:bCs/>
              </w:rPr>
              <w:t>Mögliches Risiko</w:t>
            </w:r>
          </w:p>
        </w:tc>
        <w:tc>
          <w:tcPr>
            <w:tcW w:w="0" w:type="auto"/>
            <w:hideMark/>
          </w:tcPr>
          <w:p w14:paraId="3AD5D3EF" w14:textId="77777777" w:rsidR="004C3EE1" w:rsidRPr="004C3EE1" w:rsidRDefault="004C3EE1" w:rsidP="004C3EE1">
            <w:pPr>
              <w:rPr>
                <w:b/>
                <w:bCs/>
              </w:rPr>
            </w:pPr>
            <w:r w:rsidRPr="004C3EE1">
              <w:rPr>
                <w:b/>
                <w:bCs/>
              </w:rPr>
              <w:t>Auswirkungen</w:t>
            </w:r>
          </w:p>
        </w:tc>
        <w:tc>
          <w:tcPr>
            <w:tcW w:w="0" w:type="auto"/>
            <w:hideMark/>
          </w:tcPr>
          <w:p w14:paraId="38304AB2" w14:textId="77777777" w:rsidR="004C3EE1" w:rsidRPr="004C3EE1" w:rsidRDefault="004C3EE1" w:rsidP="004C3EE1">
            <w:pPr>
              <w:rPr>
                <w:b/>
                <w:bCs/>
              </w:rPr>
            </w:pPr>
            <w:r w:rsidRPr="004C3EE1">
              <w:rPr>
                <w:b/>
                <w:bCs/>
              </w:rPr>
              <w:t>Gegenmaßnahmen</w:t>
            </w:r>
          </w:p>
        </w:tc>
      </w:tr>
      <w:tr w:rsidR="004C3EE1" w:rsidRPr="004C3EE1" w14:paraId="3C761917" w14:textId="77777777" w:rsidTr="004C3EE1">
        <w:tc>
          <w:tcPr>
            <w:tcW w:w="0" w:type="auto"/>
            <w:hideMark/>
          </w:tcPr>
          <w:p w14:paraId="5050B585" w14:textId="77777777" w:rsidR="004C3EE1" w:rsidRPr="004C3EE1" w:rsidRDefault="004C3EE1" w:rsidP="004C3EE1">
            <w:r w:rsidRPr="004C3EE1">
              <w:t>Geringe Teilnahme an Umfragen</w:t>
            </w:r>
          </w:p>
        </w:tc>
        <w:tc>
          <w:tcPr>
            <w:tcW w:w="0" w:type="auto"/>
            <w:hideMark/>
          </w:tcPr>
          <w:p w14:paraId="43508110" w14:textId="77777777" w:rsidR="004C3EE1" w:rsidRPr="004C3EE1" w:rsidRDefault="004C3EE1" w:rsidP="004C3EE1">
            <w:r w:rsidRPr="004C3EE1">
              <w:t>Begrenzte Datengrundlage</w:t>
            </w:r>
          </w:p>
        </w:tc>
        <w:tc>
          <w:tcPr>
            <w:tcW w:w="0" w:type="auto"/>
            <w:hideMark/>
          </w:tcPr>
          <w:p w14:paraId="0274232D" w14:textId="77777777" w:rsidR="004C3EE1" w:rsidRPr="004C3EE1" w:rsidRDefault="004C3EE1" w:rsidP="004C3EE1">
            <w:r w:rsidRPr="004C3EE1">
              <w:t>Mehrere Kommunikationskanäle (E-Mail, soziale Medien, Hochschulnetzwerke) nutzen</w:t>
            </w:r>
          </w:p>
        </w:tc>
      </w:tr>
      <w:tr w:rsidR="004C3EE1" w:rsidRPr="004C3EE1" w14:paraId="2198D8E8" w14:textId="77777777" w:rsidTr="004C3EE1">
        <w:tc>
          <w:tcPr>
            <w:tcW w:w="0" w:type="auto"/>
            <w:hideMark/>
          </w:tcPr>
          <w:p w14:paraId="19AD537D" w14:textId="77777777" w:rsidR="004C3EE1" w:rsidRPr="004C3EE1" w:rsidRDefault="004C3EE1" w:rsidP="004C3EE1">
            <w:r w:rsidRPr="004C3EE1">
              <w:t>Datenschutzbedenken</w:t>
            </w:r>
          </w:p>
        </w:tc>
        <w:tc>
          <w:tcPr>
            <w:tcW w:w="0" w:type="auto"/>
            <w:hideMark/>
          </w:tcPr>
          <w:p w14:paraId="29689B82" w14:textId="77777777" w:rsidR="004C3EE1" w:rsidRPr="004C3EE1" w:rsidRDefault="004C3EE1" w:rsidP="004C3EE1">
            <w:r w:rsidRPr="004C3EE1">
              <w:t>Eingeschränkte Nutzung durch Studierende</w:t>
            </w:r>
          </w:p>
        </w:tc>
        <w:tc>
          <w:tcPr>
            <w:tcW w:w="0" w:type="auto"/>
            <w:hideMark/>
          </w:tcPr>
          <w:p w14:paraId="2D228D70" w14:textId="77777777" w:rsidR="004C3EE1" w:rsidRPr="004C3EE1" w:rsidRDefault="004C3EE1" w:rsidP="004C3EE1">
            <w:r w:rsidRPr="004C3EE1">
              <w:t>Implementierung von DSGVO-konformen Sicherheitsmechanismen</w:t>
            </w:r>
          </w:p>
        </w:tc>
      </w:tr>
      <w:tr w:rsidR="004C3EE1" w:rsidRPr="004C3EE1" w14:paraId="02DB26BE" w14:textId="77777777" w:rsidTr="004C3EE1">
        <w:tc>
          <w:tcPr>
            <w:tcW w:w="0" w:type="auto"/>
            <w:hideMark/>
          </w:tcPr>
          <w:p w14:paraId="7FC6003D" w14:textId="77777777" w:rsidR="004C3EE1" w:rsidRPr="004C3EE1" w:rsidRDefault="004C3EE1" w:rsidP="004C3EE1">
            <w:r w:rsidRPr="004C3EE1">
              <w:t>Komplexe Usability-Probleme</w:t>
            </w:r>
          </w:p>
        </w:tc>
        <w:tc>
          <w:tcPr>
            <w:tcW w:w="0" w:type="auto"/>
            <w:hideMark/>
          </w:tcPr>
          <w:p w14:paraId="6A041AB2" w14:textId="77777777" w:rsidR="004C3EE1" w:rsidRPr="004C3EE1" w:rsidRDefault="004C3EE1" w:rsidP="004C3EE1">
            <w:r w:rsidRPr="004C3EE1">
              <w:t>Geringe Akzeptanz der Plattform</w:t>
            </w:r>
          </w:p>
        </w:tc>
        <w:tc>
          <w:tcPr>
            <w:tcW w:w="0" w:type="auto"/>
            <w:hideMark/>
          </w:tcPr>
          <w:p w14:paraId="3A81064A" w14:textId="77777777" w:rsidR="004C3EE1" w:rsidRPr="004C3EE1" w:rsidRDefault="004C3EE1" w:rsidP="004C3EE1">
            <w:r w:rsidRPr="004C3EE1">
              <w:t>Mehrere Iterationen von Usability-Tests durchführen</w:t>
            </w:r>
          </w:p>
        </w:tc>
      </w:tr>
    </w:tbl>
    <w:p w14:paraId="735EC872" w14:textId="77777777" w:rsidR="004C3EE1" w:rsidRDefault="004C3EE1" w:rsidP="004C3EE1">
      <w:pPr>
        <w:rPr>
          <w:b/>
          <w:bCs/>
        </w:rPr>
      </w:pPr>
    </w:p>
    <w:p w14:paraId="2C6A030B" w14:textId="4FF133D8" w:rsidR="004C3EE1" w:rsidRPr="004C3EE1" w:rsidRDefault="004C3EE1" w:rsidP="004C3EE1">
      <w:pPr>
        <w:rPr>
          <w:b/>
          <w:bCs/>
        </w:rPr>
      </w:pPr>
      <w:r w:rsidRPr="004C3EE1">
        <w:rPr>
          <w:b/>
          <w:bCs/>
        </w:rPr>
        <w:t>Erwartete Ergebnisse &amp; Nutzen</w:t>
      </w:r>
    </w:p>
    <w:p w14:paraId="7A03836E" w14:textId="77777777" w:rsidR="004C3EE1" w:rsidRPr="004C3EE1" w:rsidRDefault="004C3EE1" w:rsidP="004C3EE1">
      <w:pPr>
        <w:numPr>
          <w:ilvl w:val="0"/>
          <w:numId w:val="123"/>
        </w:numPr>
      </w:pPr>
      <w:r w:rsidRPr="004C3EE1">
        <w:rPr>
          <w:b/>
          <w:bCs/>
        </w:rPr>
        <w:t>Eine zentrale Plattform für Studierende der Wirtschaftsinformatik</w:t>
      </w:r>
      <w:r w:rsidRPr="004C3EE1">
        <w:t>, die eine effiziente Verwaltung und den Austausch von Lernmaterialien ermöglicht.</w:t>
      </w:r>
    </w:p>
    <w:p w14:paraId="73D5F9E9" w14:textId="77777777" w:rsidR="004C3EE1" w:rsidRPr="004C3EE1" w:rsidRDefault="004C3EE1" w:rsidP="004C3EE1">
      <w:pPr>
        <w:numPr>
          <w:ilvl w:val="0"/>
          <w:numId w:val="123"/>
        </w:numPr>
      </w:pPr>
      <w:r w:rsidRPr="004C3EE1">
        <w:rPr>
          <w:b/>
          <w:bCs/>
        </w:rPr>
        <w:t>Ein nutzerfreundliches System</w:t>
      </w:r>
      <w:r w:rsidRPr="004C3EE1">
        <w:t>, das auf die Bedürfnisse der Studierenden zugeschnitten ist und einfache Interaktionen erlaubt.</w:t>
      </w:r>
    </w:p>
    <w:p w14:paraId="72E14FA9" w14:textId="77777777" w:rsidR="004C3EE1" w:rsidRPr="004C3EE1" w:rsidRDefault="004C3EE1" w:rsidP="004C3EE1">
      <w:pPr>
        <w:numPr>
          <w:ilvl w:val="0"/>
          <w:numId w:val="123"/>
        </w:numPr>
      </w:pPr>
      <w:r w:rsidRPr="004C3EE1">
        <w:rPr>
          <w:b/>
          <w:bCs/>
        </w:rPr>
        <w:t>Eine klare technische Machbarkeitsanalyse</w:t>
      </w:r>
      <w:r w:rsidRPr="004C3EE1">
        <w:t>, die den Entwicklungsprozess validiert und Strategien für zukünftige Erweiterungen bereitstellt.</w:t>
      </w:r>
    </w:p>
    <w:p w14:paraId="48B9F583" w14:textId="77777777" w:rsidR="004C3EE1" w:rsidRPr="004C3EE1" w:rsidRDefault="004C3EE1" w:rsidP="004C3EE1">
      <w:r w:rsidRPr="004C3EE1">
        <w:t>Diese strukturierte Methodik stellt sicher, dass die Plattform sowohl technisch als auch nutzerseitig valide und effizient gestaltet wird.</w:t>
      </w:r>
    </w:p>
    <w:p w14:paraId="5C16E9E5" w14:textId="5E7C99E1" w:rsidR="00B606C1" w:rsidRPr="00B42E87" w:rsidRDefault="004C3EE1" w:rsidP="00876CFE">
      <w:pPr>
        <w:pStyle w:val="berschrift1"/>
        <w:rPr>
          <w:lang w:val="en-US"/>
        </w:rPr>
      </w:pPr>
      <w:bookmarkStart w:id="4" w:name="_Toc179541545"/>
      <w:r w:rsidRPr="004C3EE1">
        <w:lastRenderedPageBreak/>
        <w:t>Erwartete Ergebnisse der Arbeit</w:t>
      </w:r>
      <w:r w:rsidRPr="004C3EE1">
        <w:t xml:space="preserve"> </w:t>
      </w:r>
      <w:r w:rsidR="00525BAB" w:rsidRPr="004C3EE1">
        <w:rPr>
          <w:b w:val="0"/>
          <w:bCs/>
          <w:sz w:val="22"/>
          <w:szCs w:val="14"/>
        </w:rPr>
        <w:t>(</w:t>
      </w:r>
      <w:proofErr w:type="spellStart"/>
      <w:r w:rsidR="00525BAB" w:rsidRPr="004C3EE1">
        <w:rPr>
          <w:b w:val="0"/>
          <w:bCs/>
          <w:sz w:val="22"/>
          <w:szCs w:val="14"/>
        </w:rPr>
        <w:t>approx</w:t>
      </w:r>
      <w:proofErr w:type="spellEnd"/>
      <w:r w:rsidR="00525BAB" w:rsidRPr="004C3EE1">
        <w:rPr>
          <w:b w:val="0"/>
          <w:bCs/>
          <w:sz w:val="22"/>
          <w:szCs w:val="14"/>
        </w:rPr>
        <w:t xml:space="preserve">. </w:t>
      </w:r>
      <w:r w:rsidR="00525BAB" w:rsidRPr="00B42E87">
        <w:rPr>
          <w:b w:val="0"/>
          <w:bCs/>
          <w:sz w:val="22"/>
          <w:szCs w:val="14"/>
          <w:lang w:val="en-US"/>
        </w:rPr>
        <w:t>1 page)</w:t>
      </w:r>
      <w:bookmarkEnd w:id="4"/>
    </w:p>
    <w:p w14:paraId="5389F7B9" w14:textId="77777777" w:rsidR="004C3EE1" w:rsidRPr="004C3EE1" w:rsidRDefault="004C3EE1" w:rsidP="004C3EE1">
      <w:r w:rsidRPr="004C3EE1">
        <w:t>Die folgenden Ergebnisse werden im Rahmen dieser Arbeit erwartet. Diese Ergebnisse sind darauf ausgerichtet, die Forschungsfragen zu beantworten und eine praktische sowie wissenschaftlich fundierte Lösung bereitzustellen.</w:t>
      </w:r>
    </w:p>
    <w:p w14:paraId="6F9E6AE7" w14:textId="77777777" w:rsidR="004C3EE1" w:rsidRDefault="004C3EE1" w:rsidP="004C3EE1">
      <w:pPr>
        <w:rPr>
          <w:b/>
          <w:bCs/>
        </w:rPr>
      </w:pPr>
    </w:p>
    <w:p w14:paraId="6EF15DDA" w14:textId="6E1D2842" w:rsidR="004C3EE1" w:rsidRPr="004C3EE1" w:rsidRDefault="004C3EE1" w:rsidP="004C3EE1">
      <w:pPr>
        <w:rPr>
          <w:b/>
          <w:bCs/>
        </w:rPr>
      </w:pPr>
      <w:r w:rsidRPr="004C3EE1">
        <w:rPr>
          <w:b/>
          <w:bCs/>
        </w:rPr>
        <w:t>1. Technische Ergebnisse</w:t>
      </w:r>
    </w:p>
    <w:p w14:paraId="3CAA78BE" w14:textId="77777777" w:rsidR="004C3EE1" w:rsidRPr="004C3EE1" w:rsidRDefault="004C3EE1" w:rsidP="004C3EE1">
      <w:pPr>
        <w:numPr>
          <w:ilvl w:val="0"/>
          <w:numId w:val="124"/>
        </w:numPr>
      </w:pPr>
      <w:r w:rsidRPr="004C3EE1">
        <w:rPr>
          <w:b/>
          <w:bCs/>
        </w:rPr>
        <w:t>Prototyp einer Webapplikation</w:t>
      </w:r>
    </w:p>
    <w:p w14:paraId="72E6F74C" w14:textId="77777777" w:rsidR="004C3EE1" w:rsidRPr="004C3EE1" w:rsidRDefault="004C3EE1" w:rsidP="004C3EE1">
      <w:pPr>
        <w:numPr>
          <w:ilvl w:val="1"/>
          <w:numId w:val="124"/>
        </w:numPr>
      </w:pPr>
      <w:r w:rsidRPr="004C3EE1">
        <w:t xml:space="preserve">Entwicklung einer funktionalen </w:t>
      </w:r>
      <w:r w:rsidRPr="004C3EE1">
        <w:rPr>
          <w:b/>
          <w:bCs/>
        </w:rPr>
        <w:t>Webapplikation mit Next.js</w:t>
      </w:r>
      <w:r w:rsidRPr="004C3EE1">
        <w:t>, die als zentrale Plattform für Studierende der Wirtschaftsinformatik dient.</w:t>
      </w:r>
    </w:p>
    <w:p w14:paraId="21AA1C7E" w14:textId="77777777" w:rsidR="004C3EE1" w:rsidRPr="004C3EE1" w:rsidRDefault="004C3EE1" w:rsidP="004C3EE1">
      <w:pPr>
        <w:numPr>
          <w:ilvl w:val="1"/>
          <w:numId w:val="124"/>
        </w:numPr>
      </w:pPr>
      <w:r w:rsidRPr="004C3EE1">
        <w:rPr>
          <w:b/>
          <w:bCs/>
        </w:rPr>
        <w:t>Implementierung von Kernfunktionen</w:t>
      </w:r>
      <w:r w:rsidRPr="004C3EE1">
        <w:t xml:space="preserve"> wie Benutzerregistrierung, Dokumentenmanagement und Interaktionsmöglichkeiten (Kommentieren und Liken).</w:t>
      </w:r>
    </w:p>
    <w:p w14:paraId="1613C73F" w14:textId="77777777" w:rsidR="004C3EE1" w:rsidRPr="004C3EE1" w:rsidRDefault="004C3EE1" w:rsidP="004C3EE1">
      <w:pPr>
        <w:numPr>
          <w:ilvl w:val="1"/>
          <w:numId w:val="124"/>
        </w:numPr>
      </w:pPr>
      <w:r w:rsidRPr="004C3EE1">
        <w:t xml:space="preserve">Sicherstellung der </w:t>
      </w:r>
      <w:r w:rsidRPr="004C3EE1">
        <w:rPr>
          <w:b/>
          <w:bCs/>
        </w:rPr>
        <w:t>Skalierbarkeit</w:t>
      </w:r>
      <w:r w:rsidRPr="004C3EE1">
        <w:t xml:space="preserve"> und Performance-Optimierung für zukünftige Erweiterungen.</w:t>
      </w:r>
    </w:p>
    <w:p w14:paraId="0FCF7B94" w14:textId="77777777" w:rsidR="004C3EE1" w:rsidRPr="004C3EE1" w:rsidRDefault="004C3EE1" w:rsidP="004C3EE1">
      <w:pPr>
        <w:numPr>
          <w:ilvl w:val="0"/>
          <w:numId w:val="124"/>
        </w:numPr>
      </w:pPr>
      <w:r w:rsidRPr="004C3EE1">
        <w:rPr>
          <w:b/>
          <w:bCs/>
        </w:rPr>
        <w:t>Benutzerfreundliches Interface</w:t>
      </w:r>
    </w:p>
    <w:p w14:paraId="25C49F61" w14:textId="77777777" w:rsidR="004C3EE1" w:rsidRPr="004C3EE1" w:rsidRDefault="004C3EE1" w:rsidP="004C3EE1">
      <w:pPr>
        <w:numPr>
          <w:ilvl w:val="1"/>
          <w:numId w:val="124"/>
        </w:numPr>
      </w:pPr>
      <w:r w:rsidRPr="004C3EE1">
        <w:t xml:space="preserve">Erstellung eines </w:t>
      </w:r>
      <w:r w:rsidRPr="004C3EE1">
        <w:rPr>
          <w:b/>
          <w:bCs/>
        </w:rPr>
        <w:t xml:space="preserve">klickbaren </w:t>
      </w:r>
      <w:proofErr w:type="spellStart"/>
      <w:r w:rsidRPr="004C3EE1">
        <w:rPr>
          <w:b/>
          <w:bCs/>
        </w:rPr>
        <w:t>Figma</w:t>
      </w:r>
      <w:proofErr w:type="spellEnd"/>
      <w:r w:rsidRPr="004C3EE1">
        <w:rPr>
          <w:b/>
          <w:bCs/>
        </w:rPr>
        <w:t>-Prototyps</w:t>
      </w:r>
      <w:r w:rsidRPr="004C3EE1">
        <w:t>, um die Benutzerfreundlichkeit vor der finalen Implementierung zu testen.</w:t>
      </w:r>
    </w:p>
    <w:p w14:paraId="03231213" w14:textId="77777777" w:rsidR="004C3EE1" w:rsidRPr="004C3EE1" w:rsidRDefault="004C3EE1" w:rsidP="004C3EE1">
      <w:pPr>
        <w:numPr>
          <w:ilvl w:val="1"/>
          <w:numId w:val="124"/>
        </w:numPr>
      </w:pPr>
      <w:r w:rsidRPr="004C3EE1">
        <w:t xml:space="preserve">Durchführung von </w:t>
      </w:r>
      <w:r w:rsidRPr="004C3EE1">
        <w:rPr>
          <w:b/>
          <w:bCs/>
        </w:rPr>
        <w:t>Usability-Tests mit Studierenden</w:t>
      </w:r>
      <w:r w:rsidRPr="004C3EE1">
        <w:t>, um die Plattform basierend auf Nutzerfeedback zu optimieren.</w:t>
      </w:r>
    </w:p>
    <w:p w14:paraId="73792177" w14:textId="77777777" w:rsidR="004C3EE1" w:rsidRPr="004C3EE1" w:rsidRDefault="004C3EE1" w:rsidP="004C3EE1">
      <w:pPr>
        <w:numPr>
          <w:ilvl w:val="1"/>
          <w:numId w:val="124"/>
        </w:numPr>
      </w:pPr>
      <w:r w:rsidRPr="004C3EE1">
        <w:t xml:space="preserve">Anwendung moderner </w:t>
      </w:r>
      <w:r w:rsidRPr="004C3EE1">
        <w:rPr>
          <w:b/>
          <w:bCs/>
        </w:rPr>
        <w:t>UX/UI-Prinzipien</w:t>
      </w:r>
      <w:r w:rsidRPr="004C3EE1">
        <w:t>, um eine intuitive Navigation und einfache Nutzung der Plattform zu gewährleisten.</w:t>
      </w:r>
    </w:p>
    <w:p w14:paraId="666904D9" w14:textId="77777777" w:rsidR="004C3EE1" w:rsidRDefault="004C3EE1" w:rsidP="004C3EE1">
      <w:pPr>
        <w:rPr>
          <w:b/>
          <w:bCs/>
        </w:rPr>
      </w:pPr>
    </w:p>
    <w:p w14:paraId="0905C5C7" w14:textId="4CC2C0BE" w:rsidR="004C3EE1" w:rsidRPr="004C3EE1" w:rsidRDefault="004C3EE1" w:rsidP="004C3EE1">
      <w:pPr>
        <w:rPr>
          <w:b/>
          <w:bCs/>
        </w:rPr>
      </w:pPr>
      <w:r w:rsidRPr="004C3EE1">
        <w:rPr>
          <w:b/>
          <w:bCs/>
        </w:rPr>
        <w:t>2. Wissenschaftliche Ergebnisse</w:t>
      </w:r>
    </w:p>
    <w:p w14:paraId="3D810AEE" w14:textId="77777777" w:rsidR="004C3EE1" w:rsidRPr="004C3EE1" w:rsidRDefault="004C3EE1" w:rsidP="004C3EE1">
      <w:pPr>
        <w:numPr>
          <w:ilvl w:val="0"/>
          <w:numId w:val="125"/>
        </w:numPr>
      </w:pPr>
      <w:r w:rsidRPr="004C3EE1">
        <w:rPr>
          <w:b/>
          <w:bCs/>
        </w:rPr>
        <w:t>Analyse der Nutzeranforderungen</w:t>
      </w:r>
    </w:p>
    <w:p w14:paraId="1A8D29AD" w14:textId="77777777" w:rsidR="004C3EE1" w:rsidRPr="004C3EE1" w:rsidRDefault="004C3EE1" w:rsidP="004C3EE1">
      <w:pPr>
        <w:numPr>
          <w:ilvl w:val="1"/>
          <w:numId w:val="125"/>
        </w:numPr>
      </w:pPr>
      <w:r w:rsidRPr="004C3EE1">
        <w:t xml:space="preserve">Durchführung von </w:t>
      </w:r>
      <w:r w:rsidRPr="004C3EE1">
        <w:rPr>
          <w:b/>
          <w:bCs/>
        </w:rPr>
        <w:t>Interviews und Online-Umfragen</w:t>
      </w:r>
      <w:r w:rsidRPr="004C3EE1">
        <w:t>, um die wichtigsten Funktionen und Nutzerbedürfnisse zu identifizieren.</w:t>
      </w:r>
    </w:p>
    <w:p w14:paraId="348483D3" w14:textId="77777777" w:rsidR="004C3EE1" w:rsidRPr="004C3EE1" w:rsidRDefault="004C3EE1" w:rsidP="004C3EE1">
      <w:pPr>
        <w:numPr>
          <w:ilvl w:val="1"/>
          <w:numId w:val="125"/>
        </w:numPr>
      </w:pPr>
      <w:r w:rsidRPr="004C3EE1">
        <w:t xml:space="preserve">Ableitung und </w:t>
      </w:r>
      <w:r w:rsidRPr="004C3EE1">
        <w:rPr>
          <w:b/>
          <w:bCs/>
        </w:rPr>
        <w:t>Spezifikation von funktionalen und nicht-funktionalen Anforderungen</w:t>
      </w:r>
      <w:r w:rsidRPr="004C3EE1">
        <w:t xml:space="preserve"> auf Basis empirischer Daten.</w:t>
      </w:r>
    </w:p>
    <w:p w14:paraId="5AC21569" w14:textId="77777777" w:rsidR="004C3EE1" w:rsidRPr="004C3EE1" w:rsidRDefault="004C3EE1" w:rsidP="004C3EE1">
      <w:pPr>
        <w:numPr>
          <w:ilvl w:val="0"/>
          <w:numId w:val="125"/>
        </w:numPr>
      </w:pPr>
      <w:r w:rsidRPr="004C3EE1">
        <w:rPr>
          <w:b/>
          <w:bCs/>
        </w:rPr>
        <w:t>Bewertung von Datenschutz und Sicherheit</w:t>
      </w:r>
    </w:p>
    <w:p w14:paraId="62BC3C3A" w14:textId="77777777" w:rsidR="004C3EE1" w:rsidRPr="004C3EE1" w:rsidRDefault="004C3EE1" w:rsidP="004C3EE1">
      <w:pPr>
        <w:numPr>
          <w:ilvl w:val="1"/>
          <w:numId w:val="125"/>
        </w:numPr>
      </w:pPr>
      <w:r w:rsidRPr="004C3EE1">
        <w:t xml:space="preserve">Sicherstellung der Einhaltung der </w:t>
      </w:r>
      <w:r w:rsidRPr="004C3EE1">
        <w:rPr>
          <w:b/>
          <w:bCs/>
        </w:rPr>
        <w:t>DSGVO (GDPR) und des Schweizer Datenschutzgesetzes (DSG)</w:t>
      </w:r>
      <w:r w:rsidRPr="004C3EE1">
        <w:t xml:space="preserve"> durch geeignete Datenschutzmaßnahmen.</w:t>
      </w:r>
    </w:p>
    <w:p w14:paraId="6A5F6A2A" w14:textId="77777777" w:rsidR="004C3EE1" w:rsidRPr="004C3EE1" w:rsidRDefault="004C3EE1" w:rsidP="004C3EE1">
      <w:pPr>
        <w:numPr>
          <w:ilvl w:val="1"/>
          <w:numId w:val="125"/>
        </w:numPr>
      </w:pPr>
      <w:r w:rsidRPr="004C3EE1">
        <w:t xml:space="preserve">Implementierung einer </w:t>
      </w:r>
      <w:r w:rsidRPr="004C3EE1">
        <w:rPr>
          <w:b/>
          <w:bCs/>
        </w:rPr>
        <w:t>sicheren Authentifizierungs- und Zugriffskontrollstrategie</w:t>
      </w:r>
      <w:r w:rsidRPr="004C3EE1">
        <w:t xml:space="preserve"> (z. B. </w:t>
      </w:r>
      <w:proofErr w:type="spellStart"/>
      <w:r w:rsidRPr="004C3EE1">
        <w:t>NextAuth</w:t>
      </w:r>
      <w:proofErr w:type="spellEnd"/>
      <w:r w:rsidRPr="004C3EE1">
        <w:t>) zum Schutz von Nutzerdaten.</w:t>
      </w:r>
    </w:p>
    <w:p w14:paraId="41950B37" w14:textId="77777777" w:rsidR="004C3EE1" w:rsidRDefault="004C3EE1" w:rsidP="004C3EE1">
      <w:pPr>
        <w:rPr>
          <w:b/>
          <w:bCs/>
        </w:rPr>
      </w:pPr>
    </w:p>
    <w:p w14:paraId="6978B914" w14:textId="2AC779B6" w:rsidR="004C3EE1" w:rsidRPr="004C3EE1" w:rsidRDefault="004C3EE1" w:rsidP="004C3EE1">
      <w:pPr>
        <w:rPr>
          <w:b/>
          <w:bCs/>
        </w:rPr>
      </w:pPr>
      <w:r w:rsidRPr="004C3EE1">
        <w:rPr>
          <w:b/>
          <w:bCs/>
        </w:rPr>
        <w:t>3. Wirtschaftliche und organisatorische Ergebnisse</w:t>
      </w:r>
    </w:p>
    <w:p w14:paraId="57611CB7" w14:textId="77777777" w:rsidR="004C3EE1" w:rsidRPr="004C3EE1" w:rsidRDefault="004C3EE1" w:rsidP="004C3EE1">
      <w:pPr>
        <w:numPr>
          <w:ilvl w:val="0"/>
          <w:numId w:val="126"/>
        </w:numPr>
      </w:pPr>
      <w:r w:rsidRPr="004C3EE1">
        <w:rPr>
          <w:b/>
          <w:bCs/>
        </w:rPr>
        <w:t>Bewertung der Nutzerakzeptanz</w:t>
      </w:r>
    </w:p>
    <w:p w14:paraId="43977A43" w14:textId="77777777" w:rsidR="004C3EE1" w:rsidRPr="004C3EE1" w:rsidRDefault="004C3EE1" w:rsidP="004C3EE1">
      <w:pPr>
        <w:numPr>
          <w:ilvl w:val="1"/>
          <w:numId w:val="126"/>
        </w:numPr>
      </w:pPr>
      <w:r w:rsidRPr="004C3EE1">
        <w:lastRenderedPageBreak/>
        <w:t xml:space="preserve">Durchführung einer </w:t>
      </w:r>
      <w:r w:rsidRPr="004C3EE1">
        <w:rPr>
          <w:b/>
          <w:bCs/>
        </w:rPr>
        <w:t>Befragung potenzieller Nutzer</w:t>
      </w:r>
      <w:r w:rsidRPr="004C3EE1">
        <w:t xml:space="preserve"> zur Identifikation der Akzeptanzrate der Plattform.</w:t>
      </w:r>
    </w:p>
    <w:p w14:paraId="253A37C1" w14:textId="77777777" w:rsidR="004C3EE1" w:rsidRPr="004C3EE1" w:rsidRDefault="004C3EE1" w:rsidP="004C3EE1">
      <w:pPr>
        <w:numPr>
          <w:ilvl w:val="1"/>
          <w:numId w:val="126"/>
        </w:numPr>
      </w:pPr>
      <w:r w:rsidRPr="004C3EE1">
        <w:t xml:space="preserve">Analyse potenzieller </w:t>
      </w:r>
      <w:r w:rsidRPr="004C3EE1">
        <w:rPr>
          <w:b/>
          <w:bCs/>
        </w:rPr>
        <w:t>Nutzungshürden</w:t>
      </w:r>
      <w:r w:rsidRPr="004C3EE1">
        <w:t>, um Verbesserungspotenziale abzuleiten.</w:t>
      </w:r>
    </w:p>
    <w:p w14:paraId="4579B1AB" w14:textId="77777777" w:rsidR="004C3EE1" w:rsidRPr="004C3EE1" w:rsidRDefault="004C3EE1" w:rsidP="004C3EE1">
      <w:pPr>
        <w:numPr>
          <w:ilvl w:val="1"/>
          <w:numId w:val="126"/>
        </w:numPr>
      </w:pPr>
      <w:r w:rsidRPr="004C3EE1">
        <w:t xml:space="preserve">Vergleich der Plattform mit bestehenden Lösungen, um </w:t>
      </w:r>
      <w:r w:rsidRPr="004C3EE1">
        <w:rPr>
          <w:b/>
          <w:bCs/>
        </w:rPr>
        <w:t>Mehrwerte und Differenzierungspotenzial</w:t>
      </w:r>
      <w:r w:rsidRPr="004C3EE1">
        <w:t xml:space="preserve"> aufzuzeigen.</w:t>
      </w:r>
    </w:p>
    <w:p w14:paraId="68A1BCB1" w14:textId="77777777" w:rsidR="004C3EE1" w:rsidRPr="004C3EE1" w:rsidRDefault="004C3EE1" w:rsidP="004C3EE1">
      <w:pPr>
        <w:numPr>
          <w:ilvl w:val="0"/>
          <w:numId w:val="126"/>
        </w:numPr>
      </w:pPr>
      <w:proofErr w:type="gramStart"/>
      <w:r w:rsidRPr="004C3EE1">
        <w:rPr>
          <w:b/>
          <w:bCs/>
        </w:rPr>
        <w:t>Zukunftsperspektiven</w:t>
      </w:r>
      <w:proofErr w:type="gramEnd"/>
      <w:r w:rsidRPr="004C3EE1">
        <w:rPr>
          <w:b/>
          <w:bCs/>
        </w:rPr>
        <w:t xml:space="preserve"> und Skalierbarkeit</w:t>
      </w:r>
    </w:p>
    <w:p w14:paraId="1FD0CEC2" w14:textId="77777777" w:rsidR="004C3EE1" w:rsidRPr="004C3EE1" w:rsidRDefault="004C3EE1" w:rsidP="004C3EE1">
      <w:pPr>
        <w:numPr>
          <w:ilvl w:val="1"/>
          <w:numId w:val="126"/>
        </w:numPr>
      </w:pPr>
      <w:r w:rsidRPr="004C3EE1">
        <w:t xml:space="preserve">Evaluierung der </w:t>
      </w:r>
      <w:r w:rsidRPr="004C3EE1">
        <w:rPr>
          <w:b/>
          <w:bCs/>
        </w:rPr>
        <w:t>Erweiterbarkeit der Plattform</w:t>
      </w:r>
      <w:r w:rsidRPr="004C3EE1">
        <w:t xml:space="preserve"> auf andere Studiengänge und Fachbereiche.</w:t>
      </w:r>
    </w:p>
    <w:p w14:paraId="2898B701" w14:textId="77777777" w:rsidR="004C3EE1" w:rsidRPr="004C3EE1" w:rsidRDefault="004C3EE1" w:rsidP="004C3EE1">
      <w:pPr>
        <w:numPr>
          <w:ilvl w:val="1"/>
          <w:numId w:val="126"/>
        </w:numPr>
      </w:pPr>
      <w:r w:rsidRPr="004C3EE1">
        <w:t xml:space="preserve">Empfehlungen für eine </w:t>
      </w:r>
      <w:r w:rsidRPr="004C3EE1">
        <w:rPr>
          <w:b/>
          <w:bCs/>
        </w:rPr>
        <w:t>langfristige Nutzung und Weiterentwicklungen</w:t>
      </w:r>
      <w:r w:rsidRPr="004C3EE1">
        <w:t>, z. B. durch:</w:t>
      </w:r>
    </w:p>
    <w:p w14:paraId="05B162A1" w14:textId="77777777" w:rsidR="004C3EE1" w:rsidRPr="004C3EE1" w:rsidRDefault="004C3EE1" w:rsidP="004C3EE1">
      <w:pPr>
        <w:numPr>
          <w:ilvl w:val="2"/>
          <w:numId w:val="126"/>
        </w:numPr>
      </w:pPr>
      <w:r w:rsidRPr="004C3EE1">
        <w:rPr>
          <w:b/>
          <w:bCs/>
        </w:rPr>
        <w:t>KI-gestützte Dokumentenorganisation</w:t>
      </w:r>
      <w:r w:rsidRPr="004C3EE1">
        <w:t xml:space="preserve"> zur verbesserten Such- und Kategorisierungsfunktion.</w:t>
      </w:r>
    </w:p>
    <w:p w14:paraId="012175FC" w14:textId="77777777" w:rsidR="004C3EE1" w:rsidRPr="004C3EE1" w:rsidRDefault="004C3EE1" w:rsidP="004C3EE1">
      <w:pPr>
        <w:numPr>
          <w:ilvl w:val="2"/>
          <w:numId w:val="126"/>
        </w:numPr>
      </w:pPr>
      <w:r w:rsidRPr="004C3EE1">
        <w:rPr>
          <w:b/>
          <w:bCs/>
        </w:rPr>
        <w:t>Mobile App-Unterstützung</w:t>
      </w:r>
      <w:r w:rsidRPr="004C3EE1">
        <w:t>, um den Zugang zur Plattform flexibler zu gestalten.</w:t>
      </w:r>
    </w:p>
    <w:p w14:paraId="50641C73" w14:textId="77777777" w:rsidR="004C3EE1" w:rsidRDefault="004C3EE1" w:rsidP="004C3EE1">
      <w:pPr>
        <w:rPr>
          <w:b/>
          <w:bCs/>
        </w:rPr>
      </w:pPr>
    </w:p>
    <w:p w14:paraId="7BB80090" w14:textId="0DDC1D7E" w:rsidR="004C3EE1" w:rsidRPr="004C3EE1" w:rsidRDefault="004C3EE1" w:rsidP="004C3EE1">
      <w:pPr>
        <w:rPr>
          <w:b/>
          <w:bCs/>
        </w:rPr>
      </w:pPr>
      <w:r w:rsidRPr="004C3EE1">
        <w:rPr>
          <w:b/>
          <w:bCs/>
        </w:rPr>
        <w:t>Zusammenhang mit den Forschungsfragen</w:t>
      </w:r>
    </w:p>
    <w:p w14:paraId="5CFA811C" w14:textId="77777777" w:rsidR="004C3EE1" w:rsidRPr="004C3EE1" w:rsidRDefault="004C3EE1" w:rsidP="004C3EE1">
      <w:r w:rsidRPr="004C3EE1">
        <w:t xml:space="preserve">Die erwarteten Ergebnisse stehen in direktem Zusammenhang mit den Forschungsfragen und dem Ziel der Arbeit. Sie liefern eine </w:t>
      </w:r>
      <w:r w:rsidRPr="004C3EE1">
        <w:rPr>
          <w:b/>
          <w:bCs/>
        </w:rPr>
        <w:t>praktische Lösung für Studierende</w:t>
      </w:r>
      <w:r w:rsidRPr="004C3EE1">
        <w:t xml:space="preserve">, indem sie eine nutzerfreundliche Plattform bereitstellen, die den </w:t>
      </w:r>
      <w:r w:rsidRPr="004C3EE1">
        <w:rPr>
          <w:b/>
          <w:bCs/>
        </w:rPr>
        <w:t>Austausch und die Verwaltung von Lernmaterialien erleichtert</w:t>
      </w:r>
      <w:r w:rsidRPr="004C3EE1">
        <w:t xml:space="preserve">. Gleichzeitig wird die wissenschaftliche Relevanz sichergestellt, indem die Erkenntnisse zur </w:t>
      </w:r>
      <w:r w:rsidRPr="004C3EE1">
        <w:rPr>
          <w:b/>
          <w:bCs/>
        </w:rPr>
        <w:t>digitalen Lernumgebung</w:t>
      </w:r>
      <w:r w:rsidRPr="004C3EE1">
        <w:t xml:space="preserve"> und zur </w:t>
      </w:r>
      <w:r w:rsidRPr="004C3EE1">
        <w:rPr>
          <w:b/>
          <w:bCs/>
        </w:rPr>
        <w:t>Effektivität von Peer-basiertem Wissensaustausch</w:t>
      </w:r>
      <w:r w:rsidRPr="004C3EE1">
        <w:t xml:space="preserve"> dokumentiert werden.</w:t>
      </w:r>
    </w:p>
    <w:p w14:paraId="6F0B8A7E" w14:textId="37F355F3" w:rsidR="00FC0545" w:rsidRDefault="004C3EE1" w:rsidP="00E27D4F">
      <w:r w:rsidRPr="004C3EE1">
        <w:t xml:space="preserve">Durch diese strukturierte Vorgehensweise stellt die Arbeit sicher, dass sowohl die </w:t>
      </w:r>
      <w:r w:rsidRPr="004C3EE1">
        <w:rPr>
          <w:b/>
          <w:bCs/>
        </w:rPr>
        <w:t>praktische Implementierung</w:t>
      </w:r>
      <w:r w:rsidRPr="004C3EE1">
        <w:t xml:space="preserve"> als auch die </w:t>
      </w:r>
      <w:r w:rsidRPr="004C3EE1">
        <w:rPr>
          <w:b/>
          <w:bCs/>
        </w:rPr>
        <w:t>wissenschaftliche Fundierung</w:t>
      </w:r>
      <w:r w:rsidRPr="004C3EE1">
        <w:t xml:space="preserve"> gewährleistet sind.</w:t>
      </w:r>
    </w:p>
    <w:p w14:paraId="6B43BA0E" w14:textId="3212C0FB" w:rsidR="00935A32" w:rsidRPr="00B42E87" w:rsidRDefault="002503B3" w:rsidP="00935A32">
      <w:pPr>
        <w:pStyle w:val="berschrift1"/>
        <w:rPr>
          <w:lang w:val="en-US"/>
        </w:rPr>
      </w:pPr>
      <w:bookmarkStart w:id="5" w:name="_Toc179541546"/>
      <w:r w:rsidRPr="00B42E87">
        <w:rPr>
          <w:lang w:val="en-US"/>
        </w:rPr>
        <w:t xml:space="preserve">Outline </w:t>
      </w:r>
      <w:r w:rsidRPr="00B42E87">
        <w:rPr>
          <w:b w:val="0"/>
          <w:bCs/>
          <w:sz w:val="22"/>
          <w:szCs w:val="14"/>
          <w:lang w:val="en-US"/>
        </w:rPr>
        <w:t>(especially of the main part, approx. 1 page)</w:t>
      </w:r>
      <w:bookmarkEnd w:id="5"/>
    </w:p>
    <w:p w14:paraId="55AA1FF4" w14:textId="77777777" w:rsidR="00C9146E" w:rsidRPr="00C9146E" w:rsidRDefault="00C9146E" w:rsidP="00C9146E">
      <w:r w:rsidRPr="00C9146E">
        <w:t>Diese Bachelorarbeit folgt einer klar strukturierten Vorgehensweise, um die Machbarkeit, technische Umsetzung, Benutzerfreundlichkeit und Datenschutzanforderungen der geplanten Webapplikation systematisch zu analysieren. Jedes Kapitel ist darauf ausgelegt, eine direkte Verbindung zwischen den theoretischen Grundlagen, der Forschung und der praktischen Anwendung herzustellen.</w:t>
      </w:r>
    </w:p>
    <w:p w14:paraId="16BCC656" w14:textId="77777777" w:rsidR="00C9146E" w:rsidRDefault="00C9146E">
      <w:pPr>
        <w:spacing w:line="240" w:lineRule="auto"/>
        <w:rPr>
          <w:b/>
          <w:bCs/>
        </w:rPr>
      </w:pPr>
      <w:r>
        <w:rPr>
          <w:b/>
          <w:bCs/>
        </w:rPr>
        <w:br w:type="page"/>
      </w:r>
    </w:p>
    <w:p w14:paraId="7A98C1EF" w14:textId="5C4D2622" w:rsidR="00C9146E" w:rsidRPr="00C9146E" w:rsidRDefault="00C9146E" w:rsidP="00C9146E">
      <w:pPr>
        <w:rPr>
          <w:b/>
          <w:bCs/>
        </w:rPr>
      </w:pPr>
      <w:r w:rsidRPr="00C9146E">
        <w:rPr>
          <w:b/>
          <w:bCs/>
        </w:rPr>
        <w:lastRenderedPageBreak/>
        <w:t>Kapitelübersicht</w:t>
      </w:r>
    </w:p>
    <w:p w14:paraId="5154D60C" w14:textId="77777777" w:rsidR="00C9146E" w:rsidRPr="00C9146E" w:rsidRDefault="00C9146E" w:rsidP="00C9146E">
      <w:pPr>
        <w:rPr>
          <w:b/>
          <w:bCs/>
        </w:rPr>
      </w:pPr>
      <w:r w:rsidRPr="00C9146E">
        <w:rPr>
          <w:b/>
          <w:bCs/>
        </w:rPr>
        <w:t>1. Einleitung</w:t>
      </w:r>
    </w:p>
    <w:p w14:paraId="3EA47DAD" w14:textId="77777777" w:rsidR="00C9146E" w:rsidRPr="00C9146E" w:rsidRDefault="00C9146E" w:rsidP="00C9146E">
      <w:r w:rsidRPr="00C9146E">
        <w:t>1.1 Hintergrund &amp; Motivation</w:t>
      </w:r>
    </w:p>
    <w:p w14:paraId="47761E3A" w14:textId="77777777" w:rsidR="00C9146E" w:rsidRPr="00C9146E" w:rsidRDefault="00C9146E" w:rsidP="00C9146E">
      <w:pPr>
        <w:numPr>
          <w:ilvl w:val="0"/>
          <w:numId w:val="127"/>
        </w:numPr>
      </w:pPr>
      <w:r w:rsidRPr="00C9146E">
        <w:t>Herausforderungen bei der Organisation und Verwaltung von Lernmaterialien für Studierende.</w:t>
      </w:r>
    </w:p>
    <w:p w14:paraId="197282BF" w14:textId="77777777" w:rsidR="00C9146E" w:rsidRPr="00C9146E" w:rsidRDefault="00C9146E" w:rsidP="00C9146E">
      <w:pPr>
        <w:numPr>
          <w:ilvl w:val="0"/>
          <w:numId w:val="127"/>
        </w:numPr>
      </w:pPr>
      <w:r w:rsidRPr="00C9146E">
        <w:t>Bedeutung einer zentralisierten Plattform für den akademischen Austausch.</w:t>
      </w:r>
    </w:p>
    <w:p w14:paraId="590E8D89" w14:textId="77777777" w:rsidR="00C9146E" w:rsidRPr="00C9146E" w:rsidRDefault="00C9146E" w:rsidP="00C9146E">
      <w:pPr>
        <w:numPr>
          <w:ilvl w:val="0"/>
          <w:numId w:val="127"/>
        </w:numPr>
      </w:pPr>
      <w:r w:rsidRPr="00C9146E">
        <w:t>Relevanz digitaler Lösungen für den Bildungsbereich.</w:t>
      </w:r>
    </w:p>
    <w:p w14:paraId="1E58AACC" w14:textId="77777777" w:rsidR="00C9146E" w:rsidRPr="00C9146E" w:rsidRDefault="00C9146E" w:rsidP="00C9146E">
      <w:r w:rsidRPr="00C9146E">
        <w:t>1.2 Problemstellung &amp; Forschungsziele</w:t>
      </w:r>
    </w:p>
    <w:p w14:paraId="4A9D0869" w14:textId="77777777" w:rsidR="00C9146E" w:rsidRPr="00C9146E" w:rsidRDefault="00C9146E" w:rsidP="00C9146E">
      <w:pPr>
        <w:numPr>
          <w:ilvl w:val="0"/>
          <w:numId w:val="128"/>
        </w:numPr>
      </w:pPr>
      <w:r w:rsidRPr="00C9146E">
        <w:t>Identifikation der Kernprobleme in der aktuellen Nutzung von Lernplattformen.</w:t>
      </w:r>
    </w:p>
    <w:p w14:paraId="055875BF" w14:textId="77777777" w:rsidR="00C9146E" w:rsidRPr="00C9146E" w:rsidRDefault="00C9146E" w:rsidP="00C9146E">
      <w:pPr>
        <w:numPr>
          <w:ilvl w:val="0"/>
          <w:numId w:val="128"/>
        </w:numPr>
      </w:pPr>
      <w:r w:rsidRPr="00C9146E">
        <w:t>Definition der Forschungsfragen zu Benutzerfreundlichkeit, Datenschutz und Skalierbarkeit.</w:t>
      </w:r>
    </w:p>
    <w:p w14:paraId="2DA9CC72" w14:textId="77777777" w:rsidR="00C9146E" w:rsidRPr="00C9146E" w:rsidRDefault="00C9146E" w:rsidP="00C9146E">
      <w:r w:rsidRPr="00C9146E">
        <w:t>1.3 Abgrenzung &amp; Umfang</w:t>
      </w:r>
    </w:p>
    <w:p w14:paraId="661503C2" w14:textId="77777777" w:rsidR="00C9146E" w:rsidRPr="00C9146E" w:rsidRDefault="00C9146E" w:rsidP="00C9146E">
      <w:pPr>
        <w:numPr>
          <w:ilvl w:val="0"/>
          <w:numId w:val="129"/>
        </w:numPr>
      </w:pPr>
      <w:r w:rsidRPr="00C9146E">
        <w:t>Fokussierung auf Studierende der Wirtschaftsinformatik.</w:t>
      </w:r>
    </w:p>
    <w:p w14:paraId="4F3E1B38" w14:textId="77777777" w:rsidR="00C9146E" w:rsidRPr="00C9146E" w:rsidRDefault="00C9146E" w:rsidP="00C9146E">
      <w:pPr>
        <w:numPr>
          <w:ilvl w:val="0"/>
          <w:numId w:val="129"/>
        </w:numPr>
      </w:pPr>
      <w:r w:rsidRPr="00C9146E">
        <w:t>Entwicklung eines funktionalen Prototyps anstelle einer vollständigen Produktentwicklung.</w:t>
      </w:r>
    </w:p>
    <w:p w14:paraId="1CA702D8" w14:textId="77777777" w:rsidR="00C9146E" w:rsidRPr="00C9146E" w:rsidRDefault="00C9146E" w:rsidP="00C9146E">
      <w:pPr>
        <w:numPr>
          <w:ilvl w:val="0"/>
          <w:numId w:val="129"/>
        </w:numPr>
      </w:pPr>
      <w:r w:rsidRPr="00C9146E">
        <w:t xml:space="preserve">Ausschluss kommerzieller Aspekte wie </w:t>
      </w:r>
      <w:proofErr w:type="spellStart"/>
      <w:r w:rsidRPr="00C9146E">
        <w:t>Monetarisierungsstrategien</w:t>
      </w:r>
      <w:proofErr w:type="spellEnd"/>
      <w:r w:rsidRPr="00C9146E">
        <w:t>.</w:t>
      </w:r>
    </w:p>
    <w:p w14:paraId="4E24E798" w14:textId="77777777" w:rsidR="00C9146E" w:rsidRPr="00C9146E" w:rsidRDefault="00C9146E" w:rsidP="00C9146E">
      <w:r w:rsidRPr="00C9146E">
        <w:t>1.4 Struktur der Arbeit</w:t>
      </w:r>
    </w:p>
    <w:p w14:paraId="78D584DD" w14:textId="77777777" w:rsidR="00C9146E" w:rsidRPr="00C9146E" w:rsidRDefault="00C9146E" w:rsidP="00C9146E">
      <w:pPr>
        <w:numPr>
          <w:ilvl w:val="0"/>
          <w:numId w:val="130"/>
        </w:numPr>
      </w:pPr>
      <w:r w:rsidRPr="00C9146E">
        <w:t>Überblick über den Aufbau und die Inhalte der Kapitel.</w:t>
      </w:r>
    </w:p>
    <w:p w14:paraId="3256F98A" w14:textId="77777777" w:rsidR="00C9146E" w:rsidRPr="00C9146E" w:rsidRDefault="00C9146E" w:rsidP="00C9146E">
      <w:pPr>
        <w:rPr>
          <w:b/>
          <w:bCs/>
        </w:rPr>
      </w:pPr>
      <w:r w:rsidRPr="00C9146E">
        <w:rPr>
          <w:b/>
          <w:bCs/>
        </w:rPr>
        <w:t>2. Theoretische Grundlagen &amp; Konzeptuelle Rahmenbedingungen</w:t>
      </w:r>
    </w:p>
    <w:p w14:paraId="4DAFE24C" w14:textId="77777777" w:rsidR="00C9146E" w:rsidRPr="00C9146E" w:rsidRDefault="00C9146E" w:rsidP="00C9146E">
      <w:r w:rsidRPr="00C9146E">
        <w:t>2.1 Digitale Plattformen im Bildungswesen</w:t>
      </w:r>
    </w:p>
    <w:p w14:paraId="6F895C2B" w14:textId="77777777" w:rsidR="00C9146E" w:rsidRPr="00C9146E" w:rsidRDefault="00C9146E" w:rsidP="00C9146E">
      <w:pPr>
        <w:numPr>
          <w:ilvl w:val="0"/>
          <w:numId w:val="131"/>
        </w:numPr>
      </w:pPr>
      <w:r w:rsidRPr="00C9146E">
        <w:t xml:space="preserve">Untersuchung bestehender Lösungen wie </w:t>
      </w:r>
      <w:proofErr w:type="spellStart"/>
      <w:r w:rsidRPr="00C9146E">
        <w:t>Moodle</w:t>
      </w:r>
      <w:proofErr w:type="spellEnd"/>
      <w:r w:rsidRPr="00C9146E">
        <w:t xml:space="preserve"> oder Google Drive.</w:t>
      </w:r>
    </w:p>
    <w:p w14:paraId="03A1C04E" w14:textId="77777777" w:rsidR="00C9146E" w:rsidRPr="00C9146E" w:rsidRDefault="00C9146E" w:rsidP="00C9146E">
      <w:pPr>
        <w:numPr>
          <w:ilvl w:val="0"/>
          <w:numId w:val="131"/>
        </w:numPr>
      </w:pPr>
      <w:r w:rsidRPr="00C9146E">
        <w:t>Herausforderungen und Potenziale kollaborativer Lernplattformen.</w:t>
      </w:r>
    </w:p>
    <w:p w14:paraId="6F5B2C5A" w14:textId="77777777" w:rsidR="00C9146E" w:rsidRPr="00C9146E" w:rsidRDefault="00C9146E" w:rsidP="00C9146E">
      <w:r w:rsidRPr="00C9146E">
        <w:t xml:space="preserve">2.2 User Experience &amp; </w:t>
      </w:r>
      <w:proofErr w:type="spellStart"/>
      <w:r w:rsidRPr="00C9146E">
        <w:t>Requirement</w:t>
      </w:r>
      <w:proofErr w:type="spellEnd"/>
      <w:r w:rsidRPr="00C9146E">
        <w:t xml:space="preserve"> Engineering</w:t>
      </w:r>
    </w:p>
    <w:p w14:paraId="17C1657E" w14:textId="77777777" w:rsidR="00C9146E" w:rsidRPr="00C9146E" w:rsidRDefault="00C9146E" w:rsidP="00C9146E">
      <w:pPr>
        <w:numPr>
          <w:ilvl w:val="0"/>
          <w:numId w:val="132"/>
        </w:numPr>
      </w:pPr>
      <w:r w:rsidRPr="00C9146E">
        <w:t xml:space="preserve">Einführung in </w:t>
      </w:r>
      <w:proofErr w:type="spellStart"/>
      <w:r w:rsidRPr="00C9146E">
        <w:t>Requirement</w:t>
      </w:r>
      <w:proofErr w:type="spellEnd"/>
      <w:r w:rsidRPr="00C9146E">
        <w:t xml:space="preserve"> Engineering zur Identifikation der Nutzeranforderungen.</w:t>
      </w:r>
    </w:p>
    <w:p w14:paraId="715F62B8" w14:textId="77777777" w:rsidR="00C9146E" w:rsidRPr="00C9146E" w:rsidRDefault="00C9146E" w:rsidP="00C9146E">
      <w:pPr>
        <w:numPr>
          <w:ilvl w:val="0"/>
          <w:numId w:val="132"/>
        </w:numPr>
      </w:pPr>
      <w:r w:rsidRPr="00C9146E">
        <w:t>Bedeutung von Usability für die Akzeptanz der Plattform.</w:t>
      </w:r>
    </w:p>
    <w:p w14:paraId="735B25C6" w14:textId="77777777" w:rsidR="00C9146E" w:rsidRPr="00C9146E" w:rsidRDefault="00C9146E" w:rsidP="00C9146E">
      <w:r w:rsidRPr="00C9146E">
        <w:t>2.3 Datenschutz &amp; Rechtliche Rahmenbedingungen</w:t>
      </w:r>
    </w:p>
    <w:p w14:paraId="0AC523BB" w14:textId="77777777" w:rsidR="00C9146E" w:rsidRPr="00C9146E" w:rsidRDefault="00C9146E" w:rsidP="00C9146E">
      <w:pPr>
        <w:numPr>
          <w:ilvl w:val="0"/>
          <w:numId w:val="133"/>
        </w:numPr>
      </w:pPr>
      <w:r w:rsidRPr="00C9146E">
        <w:t>Relevante Datenschutzrichtlinien (DSG/DSGVO) für die Speicherung von Nutzerdaten.</w:t>
      </w:r>
    </w:p>
    <w:p w14:paraId="47F867B8" w14:textId="77777777" w:rsidR="00C9146E" w:rsidRPr="00C9146E" w:rsidRDefault="00C9146E" w:rsidP="00C9146E">
      <w:pPr>
        <w:numPr>
          <w:ilvl w:val="0"/>
          <w:numId w:val="133"/>
        </w:numPr>
      </w:pPr>
      <w:r w:rsidRPr="00C9146E">
        <w:t>Sicherheitsanforderungen für den Umgang mit sensiblen Daten.</w:t>
      </w:r>
    </w:p>
    <w:p w14:paraId="1FAFCCD2" w14:textId="77777777" w:rsidR="00C9146E" w:rsidRPr="00C9146E" w:rsidRDefault="00C9146E" w:rsidP="00C9146E">
      <w:pPr>
        <w:rPr>
          <w:b/>
          <w:bCs/>
        </w:rPr>
      </w:pPr>
      <w:r w:rsidRPr="00C9146E">
        <w:rPr>
          <w:b/>
          <w:bCs/>
        </w:rPr>
        <w:t>3. Forschungsdesign &amp; Methodik</w:t>
      </w:r>
    </w:p>
    <w:p w14:paraId="36515900" w14:textId="77777777" w:rsidR="00C9146E" w:rsidRPr="00C9146E" w:rsidRDefault="00C9146E" w:rsidP="00C9146E">
      <w:r w:rsidRPr="00C9146E">
        <w:t>3.1 Forschungsansatz &amp; Methodische Herangehensweise</w:t>
      </w:r>
    </w:p>
    <w:p w14:paraId="69D01E21" w14:textId="77777777" w:rsidR="00C9146E" w:rsidRPr="00C9146E" w:rsidRDefault="00C9146E" w:rsidP="00C9146E">
      <w:pPr>
        <w:numPr>
          <w:ilvl w:val="0"/>
          <w:numId w:val="134"/>
        </w:numPr>
      </w:pPr>
      <w:r w:rsidRPr="00C9146E">
        <w:t>Kombination aus qualitativen Interviews und quantitativen Umfragen zur Bedarfsanalyse.</w:t>
      </w:r>
    </w:p>
    <w:p w14:paraId="7020BC9D" w14:textId="77777777" w:rsidR="00C9146E" w:rsidRPr="00C9146E" w:rsidRDefault="00C9146E" w:rsidP="00C9146E">
      <w:pPr>
        <w:numPr>
          <w:ilvl w:val="0"/>
          <w:numId w:val="134"/>
        </w:numPr>
      </w:pPr>
      <w:r w:rsidRPr="00C9146E">
        <w:t>Validierung durch eine iterative Entwicklungsstrategie.</w:t>
      </w:r>
    </w:p>
    <w:p w14:paraId="32F0D111" w14:textId="77777777" w:rsidR="00C9146E" w:rsidRPr="00C9146E" w:rsidRDefault="00C9146E" w:rsidP="00C9146E">
      <w:r w:rsidRPr="00C9146E">
        <w:t xml:space="preserve">3.2 Anforderungsanalyse &amp; </w:t>
      </w:r>
      <w:proofErr w:type="spellStart"/>
      <w:r w:rsidRPr="00C9146E">
        <w:t>Prototyping</w:t>
      </w:r>
      <w:proofErr w:type="spellEnd"/>
    </w:p>
    <w:p w14:paraId="5B9140BB" w14:textId="77777777" w:rsidR="00C9146E" w:rsidRPr="00C9146E" w:rsidRDefault="00C9146E" w:rsidP="00C9146E">
      <w:pPr>
        <w:numPr>
          <w:ilvl w:val="0"/>
          <w:numId w:val="135"/>
        </w:numPr>
      </w:pPr>
      <w:r w:rsidRPr="00C9146E">
        <w:t>Identifikation der funktionalen Anforderungen an die Plattform.</w:t>
      </w:r>
    </w:p>
    <w:p w14:paraId="6E6D31AE" w14:textId="77777777" w:rsidR="00C9146E" w:rsidRPr="00C9146E" w:rsidRDefault="00C9146E" w:rsidP="00C9146E">
      <w:pPr>
        <w:numPr>
          <w:ilvl w:val="0"/>
          <w:numId w:val="135"/>
        </w:numPr>
      </w:pPr>
      <w:r w:rsidRPr="00C9146E">
        <w:lastRenderedPageBreak/>
        <w:t xml:space="preserve">Erstellung eines klickbaren </w:t>
      </w:r>
      <w:proofErr w:type="spellStart"/>
      <w:r w:rsidRPr="00C9146E">
        <w:t>Figma</w:t>
      </w:r>
      <w:proofErr w:type="spellEnd"/>
      <w:r w:rsidRPr="00C9146E">
        <w:t>-Prototyps zur UI-Validierung.</w:t>
      </w:r>
    </w:p>
    <w:p w14:paraId="6E17C1B1" w14:textId="77777777" w:rsidR="00C9146E" w:rsidRPr="00C9146E" w:rsidRDefault="00C9146E" w:rsidP="00C9146E">
      <w:r w:rsidRPr="00C9146E">
        <w:t>3.3 Datenanalyse &amp; Validierung</w:t>
      </w:r>
    </w:p>
    <w:p w14:paraId="206E8948" w14:textId="77777777" w:rsidR="00C9146E" w:rsidRPr="00C9146E" w:rsidRDefault="00C9146E" w:rsidP="00C9146E">
      <w:pPr>
        <w:numPr>
          <w:ilvl w:val="0"/>
          <w:numId w:val="136"/>
        </w:numPr>
      </w:pPr>
      <w:r w:rsidRPr="00C9146E">
        <w:t>Auswertung der Benutzeranforderungen.</w:t>
      </w:r>
    </w:p>
    <w:p w14:paraId="4B954AE0" w14:textId="77777777" w:rsidR="00C9146E" w:rsidRPr="00C9146E" w:rsidRDefault="00C9146E" w:rsidP="00C9146E">
      <w:pPr>
        <w:numPr>
          <w:ilvl w:val="0"/>
          <w:numId w:val="136"/>
        </w:numPr>
      </w:pPr>
      <w:r w:rsidRPr="00C9146E">
        <w:t>Evaluierung der Datenschutzmaßnahmen.</w:t>
      </w:r>
    </w:p>
    <w:p w14:paraId="3966444C" w14:textId="77777777" w:rsidR="00C9146E" w:rsidRPr="00C9146E" w:rsidRDefault="00C9146E" w:rsidP="00C9146E">
      <w:pPr>
        <w:rPr>
          <w:b/>
          <w:bCs/>
        </w:rPr>
      </w:pPr>
      <w:r w:rsidRPr="00C9146E">
        <w:rPr>
          <w:b/>
          <w:bCs/>
        </w:rPr>
        <w:t>4. Ergebnisse &amp; Analyse</w:t>
      </w:r>
    </w:p>
    <w:p w14:paraId="2356F80B" w14:textId="77777777" w:rsidR="00C9146E" w:rsidRPr="00C9146E" w:rsidRDefault="00C9146E" w:rsidP="00C9146E">
      <w:r w:rsidRPr="00C9146E">
        <w:t>4.1 Marktanalyse &amp; Nutzerakzeptanz</w:t>
      </w:r>
    </w:p>
    <w:p w14:paraId="5A768F11" w14:textId="77777777" w:rsidR="00C9146E" w:rsidRPr="00C9146E" w:rsidRDefault="00C9146E" w:rsidP="00C9146E">
      <w:pPr>
        <w:numPr>
          <w:ilvl w:val="0"/>
          <w:numId w:val="137"/>
        </w:numPr>
      </w:pPr>
      <w:r w:rsidRPr="00C9146E">
        <w:t>Vergleich der geplanten Plattform mit bestehenden Lösungen.</w:t>
      </w:r>
    </w:p>
    <w:p w14:paraId="115B6D8C" w14:textId="77777777" w:rsidR="00C9146E" w:rsidRPr="00C9146E" w:rsidRDefault="00C9146E" w:rsidP="00C9146E">
      <w:pPr>
        <w:numPr>
          <w:ilvl w:val="0"/>
          <w:numId w:val="137"/>
        </w:numPr>
      </w:pPr>
      <w:r w:rsidRPr="00C9146E">
        <w:t>Ergebnisse aus Umfragen zur Akzeptanz und Usability.</w:t>
      </w:r>
    </w:p>
    <w:p w14:paraId="7B865CB0" w14:textId="77777777" w:rsidR="00C9146E" w:rsidRPr="00C9146E" w:rsidRDefault="00C9146E" w:rsidP="00C9146E">
      <w:r w:rsidRPr="00C9146E">
        <w:t>4.2 Prototyp-Validierung &amp; Benutzerfeedback</w:t>
      </w:r>
    </w:p>
    <w:p w14:paraId="6C9EBB0E" w14:textId="77777777" w:rsidR="00C9146E" w:rsidRPr="00C9146E" w:rsidRDefault="00C9146E" w:rsidP="00C9146E">
      <w:pPr>
        <w:numPr>
          <w:ilvl w:val="0"/>
          <w:numId w:val="138"/>
        </w:numPr>
      </w:pPr>
      <w:r w:rsidRPr="00C9146E">
        <w:t>Ergebnisse aus den Usability-Tests.</w:t>
      </w:r>
    </w:p>
    <w:p w14:paraId="207AF050" w14:textId="77777777" w:rsidR="00C9146E" w:rsidRPr="00C9146E" w:rsidRDefault="00C9146E" w:rsidP="00C9146E">
      <w:pPr>
        <w:numPr>
          <w:ilvl w:val="0"/>
          <w:numId w:val="138"/>
        </w:numPr>
      </w:pPr>
      <w:r w:rsidRPr="00C9146E">
        <w:t>Iterative Verbesserung der Plattform basierend auf Nutzerfeedback.</w:t>
      </w:r>
    </w:p>
    <w:p w14:paraId="2761FA04" w14:textId="77777777" w:rsidR="00C9146E" w:rsidRPr="00C9146E" w:rsidRDefault="00C9146E" w:rsidP="00C9146E">
      <w:r w:rsidRPr="00C9146E">
        <w:t>4.3 Datenschutzprüfung &amp; technische Herausforderungen</w:t>
      </w:r>
    </w:p>
    <w:p w14:paraId="74C133D5" w14:textId="77777777" w:rsidR="00C9146E" w:rsidRPr="00C9146E" w:rsidRDefault="00C9146E" w:rsidP="00C9146E">
      <w:pPr>
        <w:numPr>
          <w:ilvl w:val="0"/>
          <w:numId w:val="139"/>
        </w:numPr>
      </w:pPr>
      <w:r w:rsidRPr="00C9146E">
        <w:t>Bewertung der DSGVO-Konformität.</w:t>
      </w:r>
    </w:p>
    <w:p w14:paraId="32EE5E0D" w14:textId="77777777" w:rsidR="00C9146E" w:rsidRPr="00C9146E" w:rsidRDefault="00C9146E" w:rsidP="00C9146E">
      <w:pPr>
        <w:numPr>
          <w:ilvl w:val="0"/>
          <w:numId w:val="139"/>
        </w:numPr>
      </w:pPr>
      <w:r w:rsidRPr="00C9146E">
        <w:t>Herausforderungen bei der Implementierung von Sicherheitsmaßnahmen.</w:t>
      </w:r>
    </w:p>
    <w:p w14:paraId="7D9AF34F" w14:textId="77777777" w:rsidR="00C9146E" w:rsidRPr="00C9146E" w:rsidRDefault="00C9146E" w:rsidP="00C9146E">
      <w:pPr>
        <w:rPr>
          <w:b/>
          <w:bCs/>
        </w:rPr>
      </w:pPr>
      <w:r w:rsidRPr="00C9146E">
        <w:rPr>
          <w:b/>
          <w:bCs/>
        </w:rPr>
        <w:t>5. Diskussion &amp; Interpretation</w:t>
      </w:r>
    </w:p>
    <w:p w14:paraId="3C750EB1" w14:textId="77777777" w:rsidR="00C9146E" w:rsidRPr="00C9146E" w:rsidRDefault="00C9146E" w:rsidP="00C9146E">
      <w:r w:rsidRPr="00C9146E">
        <w:t>5.1 Vergleich mit bestehender Forschung</w:t>
      </w:r>
    </w:p>
    <w:p w14:paraId="71C172D7" w14:textId="77777777" w:rsidR="00C9146E" w:rsidRPr="00C9146E" w:rsidRDefault="00C9146E" w:rsidP="00C9146E">
      <w:pPr>
        <w:numPr>
          <w:ilvl w:val="0"/>
          <w:numId w:val="140"/>
        </w:numPr>
      </w:pPr>
      <w:r w:rsidRPr="00C9146E">
        <w:t>Analyse der Ergebnisse im Vergleich zu bisherigen Studien.</w:t>
      </w:r>
    </w:p>
    <w:p w14:paraId="255F9A71" w14:textId="77777777" w:rsidR="00C9146E" w:rsidRPr="00C9146E" w:rsidRDefault="00C9146E" w:rsidP="00C9146E">
      <w:r w:rsidRPr="00C9146E">
        <w:t>5.2 Stärken und Schwächen des Plattformmodells</w:t>
      </w:r>
    </w:p>
    <w:p w14:paraId="5FB4B019" w14:textId="77777777" w:rsidR="00C9146E" w:rsidRPr="00C9146E" w:rsidRDefault="00C9146E" w:rsidP="00C9146E">
      <w:pPr>
        <w:numPr>
          <w:ilvl w:val="0"/>
          <w:numId w:val="141"/>
        </w:numPr>
      </w:pPr>
      <w:r w:rsidRPr="00C9146E">
        <w:t>Vorteile der Plattform und potenzielle Herausforderungen in der Weiterentwicklung.</w:t>
      </w:r>
    </w:p>
    <w:p w14:paraId="31D4A120" w14:textId="77777777" w:rsidR="00C9146E" w:rsidRPr="00C9146E" w:rsidRDefault="00C9146E" w:rsidP="00C9146E">
      <w:r w:rsidRPr="00C9146E">
        <w:t>5.3 Limitationen der Arbeit</w:t>
      </w:r>
    </w:p>
    <w:p w14:paraId="45360DA2" w14:textId="77777777" w:rsidR="00C9146E" w:rsidRPr="00C9146E" w:rsidRDefault="00C9146E" w:rsidP="00C9146E">
      <w:pPr>
        <w:numPr>
          <w:ilvl w:val="0"/>
          <w:numId w:val="142"/>
        </w:numPr>
      </w:pPr>
      <w:r w:rsidRPr="00C9146E">
        <w:t>Begrenzungen der methodischen Ansätze und Datenbasis.</w:t>
      </w:r>
    </w:p>
    <w:p w14:paraId="45B5E4DB" w14:textId="77777777" w:rsidR="00C9146E" w:rsidRPr="00C9146E" w:rsidRDefault="00C9146E" w:rsidP="00C9146E">
      <w:r w:rsidRPr="00C9146E">
        <w:t>5.4 Implikationen für die Weiterentwicklung</w:t>
      </w:r>
    </w:p>
    <w:p w14:paraId="6E1979B3" w14:textId="77777777" w:rsidR="00C9146E" w:rsidRPr="00C9146E" w:rsidRDefault="00C9146E" w:rsidP="00C9146E">
      <w:pPr>
        <w:numPr>
          <w:ilvl w:val="0"/>
          <w:numId w:val="143"/>
        </w:numPr>
      </w:pPr>
      <w:r w:rsidRPr="00C9146E">
        <w:t>Empfehlungen für die zukünftige Skalierung der Plattform.</w:t>
      </w:r>
    </w:p>
    <w:p w14:paraId="625EC78E" w14:textId="77777777" w:rsidR="00C9146E" w:rsidRPr="00C9146E" w:rsidRDefault="00C9146E" w:rsidP="00C9146E">
      <w:pPr>
        <w:rPr>
          <w:b/>
          <w:bCs/>
        </w:rPr>
      </w:pPr>
      <w:r w:rsidRPr="00C9146E">
        <w:rPr>
          <w:b/>
          <w:bCs/>
        </w:rPr>
        <w:t>6. Fazit &amp; Zukunftsausblick</w:t>
      </w:r>
    </w:p>
    <w:p w14:paraId="691A726B" w14:textId="77777777" w:rsidR="00C9146E" w:rsidRPr="00C9146E" w:rsidRDefault="00C9146E" w:rsidP="00C9146E">
      <w:r w:rsidRPr="00C9146E">
        <w:t>6.1 Zusammenfassung der wichtigsten Erkenntnisse</w:t>
      </w:r>
    </w:p>
    <w:p w14:paraId="36A458ED" w14:textId="77777777" w:rsidR="00C9146E" w:rsidRPr="00C9146E" w:rsidRDefault="00C9146E" w:rsidP="00C9146E">
      <w:pPr>
        <w:numPr>
          <w:ilvl w:val="0"/>
          <w:numId w:val="144"/>
        </w:numPr>
      </w:pPr>
      <w:r w:rsidRPr="00C9146E">
        <w:t>Beantwortung der Forschungsfragen.</w:t>
      </w:r>
    </w:p>
    <w:p w14:paraId="59F43EB5" w14:textId="77777777" w:rsidR="00C9146E" w:rsidRPr="00C9146E" w:rsidRDefault="00C9146E" w:rsidP="00C9146E">
      <w:r w:rsidRPr="00C9146E">
        <w:t>6.2 Praktische Relevanz und mögliche Anwendungen</w:t>
      </w:r>
    </w:p>
    <w:p w14:paraId="0A1691F4" w14:textId="77777777" w:rsidR="00C9146E" w:rsidRPr="00C9146E" w:rsidRDefault="00C9146E" w:rsidP="00C9146E">
      <w:pPr>
        <w:numPr>
          <w:ilvl w:val="0"/>
          <w:numId w:val="145"/>
        </w:numPr>
      </w:pPr>
      <w:r w:rsidRPr="00C9146E">
        <w:t>Nutzung der Ergebnisse für die Optimierung von digitalen Lernplattformen.</w:t>
      </w:r>
    </w:p>
    <w:p w14:paraId="1EE9FC35" w14:textId="77777777" w:rsidR="00C9146E" w:rsidRPr="00C9146E" w:rsidRDefault="00C9146E" w:rsidP="00C9146E">
      <w:r w:rsidRPr="00C9146E">
        <w:t>6.3 Zukünftige Forschungsrichtungen</w:t>
      </w:r>
    </w:p>
    <w:p w14:paraId="117D4A6F" w14:textId="77777777" w:rsidR="00C9146E" w:rsidRPr="00C9146E" w:rsidRDefault="00C9146E" w:rsidP="00C9146E">
      <w:pPr>
        <w:numPr>
          <w:ilvl w:val="0"/>
          <w:numId w:val="146"/>
        </w:numPr>
      </w:pPr>
      <w:r w:rsidRPr="00C9146E">
        <w:t>Weiterführende Forschungsfragen und mögliche Erweiterungen der Plattform.</w:t>
      </w:r>
    </w:p>
    <w:p w14:paraId="0F961AA3" w14:textId="77777777" w:rsidR="00C9146E" w:rsidRDefault="00C9146E" w:rsidP="00655916"/>
    <w:p w14:paraId="286E7106" w14:textId="055B0331" w:rsidR="00E27D4F" w:rsidRDefault="00C9146E" w:rsidP="00655916">
      <w:r w:rsidRPr="00C9146E">
        <w:t>Diese Struktur stellt sicher, dass die Arbeit sowohl wissenschaftlich fundiert als auch praxisrelevant ist und eine nachvollziehbare Argumentationskette aufweist.</w:t>
      </w:r>
    </w:p>
    <w:p w14:paraId="2391D770" w14:textId="77777777" w:rsidR="00C9146E" w:rsidRPr="00E27D4F" w:rsidRDefault="00C9146E" w:rsidP="00655916"/>
    <w:p w14:paraId="5A6A0789" w14:textId="73946358" w:rsidR="00914969" w:rsidRPr="00B42E87" w:rsidRDefault="00C9146E" w:rsidP="00914969">
      <w:pPr>
        <w:pStyle w:val="berschrift1"/>
        <w:rPr>
          <w:lang w:val="en-US"/>
        </w:rPr>
      </w:pPr>
      <w:bookmarkStart w:id="6" w:name="_Toc179541547"/>
      <w:proofErr w:type="spellStart"/>
      <w:r w:rsidRPr="00C9146E">
        <w:rPr>
          <w:lang w:val="en-US"/>
        </w:rPr>
        <w:lastRenderedPageBreak/>
        <w:t>Projektplanung</w:t>
      </w:r>
      <w:proofErr w:type="spellEnd"/>
      <w:r w:rsidR="00853244" w:rsidRPr="00B42E87">
        <w:rPr>
          <w:lang w:val="en-US"/>
        </w:rPr>
        <w:t xml:space="preserve"> </w:t>
      </w:r>
      <w:r w:rsidR="00853244" w:rsidRPr="00B42E87">
        <w:rPr>
          <w:b w:val="0"/>
          <w:bCs/>
          <w:sz w:val="22"/>
          <w:szCs w:val="14"/>
          <w:lang w:val="en-US"/>
        </w:rPr>
        <w:t>(approx. 1 page)</w:t>
      </w:r>
      <w:bookmarkEnd w:id="6"/>
    </w:p>
    <w:p w14:paraId="224D17B1" w14:textId="77777777" w:rsidR="00C9146E" w:rsidRPr="00C9146E" w:rsidRDefault="00C9146E" w:rsidP="00C9146E">
      <w:r w:rsidRPr="00C9146E">
        <w:t>Die Durchführung der Bachelorarbeit erfolgt in mehreren strukturierten Phasen, um eine systematische und effiziente Umsetzung sicherzustellen. Die folgende Tabelle zeigt die wesentlichen Arbeitspakete, ihre zeitliche Abfolge und geschätzte Dauer.</w:t>
      </w:r>
    </w:p>
    <w:p w14:paraId="17595CD9" w14:textId="77777777" w:rsidR="00C9146E" w:rsidRDefault="00C9146E" w:rsidP="00C9146E">
      <w:pPr>
        <w:rPr>
          <w:b/>
          <w:bCs/>
        </w:rPr>
      </w:pPr>
    </w:p>
    <w:p w14:paraId="02929980" w14:textId="0593EF8B" w:rsidR="00C9146E" w:rsidRPr="00C9146E" w:rsidRDefault="00C9146E" w:rsidP="00C9146E">
      <w:pPr>
        <w:rPr>
          <w:b/>
          <w:bCs/>
        </w:rPr>
      </w:pPr>
      <w:r w:rsidRPr="00C9146E">
        <w:rPr>
          <w:b/>
          <w:bCs/>
        </w:rPr>
        <w:t>Projektphasen und Zeitplan</w:t>
      </w:r>
    </w:p>
    <w:tbl>
      <w:tblPr>
        <w:tblStyle w:val="Tabellenraster"/>
        <w:tblW w:w="0" w:type="auto"/>
        <w:tblLook w:val="04A0" w:firstRow="1" w:lastRow="0" w:firstColumn="1" w:lastColumn="0" w:noHBand="0" w:noVBand="1"/>
      </w:tblPr>
      <w:tblGrid>
        <w:gridCol w:w="2762"/>
        <w:gridCol w:w="4953"/>
        <w:gridCol w:w="1062"/>
      </w:tblGrid>
      <w:tr w:rsidR="00C9146E" w:rsidRPr="00C9146E" w14:paraId="7D434EB4" w14:textId="77777777" w:rsidTr="00C9146E">
        <w:tc>
          <w:tcPr>
            <w:tcW w:w="0" w:type="auto"/>
            <w:hideMark/>
          </w:tcPr>
          <w:p w14:paraId="4D177FD1" w14:textId="77777777" w:rsidR="00C9146E" w:rsidRPr="00C9146E" w:rsidRDefault="00C9146E" w:rsidP="00C9146E">
            <w:pPr>
              <w:rPr>
                <w:b/>
                <w:bCs/>
              </w:rPr>
            </w:pPr>
            <w:r w:rsidRPr="00C9146E">
              <w:rPr>
                <w:b/>
                <w:bCs/>
              </w:rPr>
              <w:t>Phase</w:t>
            </w:r>
          </w:p>
        </w:tc>
        <w:tc>
          <w:tcPr>
            <w:tcW w:w="0" w:type="auto"/>
            <w:hideMark/>
          </w:tcPr>
          <w:p w14:paraId="198F573D" w14:textId="77777777" w:rsidR="00C9146E" w:rsidRPr="00C9146E" w:rsidRDefault="00C9146E" w:rsidP="00C9146E">
            <w:pPr>
              <w:rPr>
                <w:b/>
                <w:bCs/>
              </w:rPr>
            </w:pPr>
            <w:r w:rsidRPr="00C9146E">
              <w:rPr>
                <w:b/>
                <w:bCs/>
              </w:rPr>
              <w:t>Beschreibung</w:t>
            </w:r>
          </w:p>
        </w:tc>
        <w:tc>
          <w:tcPr>
            <w:tcW w:w="0" w:type="auto"/>
            <w:hideMark/>
          </w:tcPr>
          <w:p w14:paraId="2B126F44" w14:textId="77777777" w:rsidR="00C9146E" w:rsidRPr="00C9146E" w:rsidRDefault="00C9146E" w:rsidP="00C9146E">
            <w:pPr>
              <w:rPr>
                <w:b/>
                <w:bCs/>
              </w:rPr>
            </w:pPr>
            <w:r w:rsidRPr="00C9146E">
              <w:rPr>
                <w:b/>
                <w:bCs/>
              </w:rPr>
              <w:t>Dauer</w:t>
            </w:r>
          </w:p>
        </w:tc>
      </w:tr>
      <w:tr w:rsidR="00C9146E" w:rsidRPr="00C9146E" w14:paraId="5D70071E" w14:textId="77777777" w:rsidTr="00C9146E">
        <w:tc>
          <w:tcPr>
            <w:tcW w:w="0" w:type="auto"/>
            <w:hideMark/>
          </w:tcPr>
          <w:p w14:paraId="1A2F48C7" w14:textId="77777777" w:rsidR="00C9146E" w:rsidRPr="00C9146E" w:rsidRDefault="00C9146E" w:rsidP="00C9146E">
            <w:r w:rsidRPr="00C9146E">
              <w:t>1. Literaturrecherche</w:t>
            </w:r>
          </w:p>
        </w:tc>
        <w:tc>
          <w:tcPr>
            <w:tcW w:w="0" w:type="auto"/>
            <w:hideMark/>
          </w:tcPr>
          <w:p w14:paraId="2307B7A9" w14:textId="77777777" w:rsidR="00C9146E" w:rsidRPr="00C9146E" w:rsidRDefault="00C9146E" w:rsidP="00C9146E">
            <w:r w:rsidRPr="00C9146E">
              <w:t>Analyse bestehender wissenschaftlicher Studien, Frameworks und vergleichbarer Systeme zur Organisation von Lernmaterialien.</w:t>
            </w:r>
          </w:p>
        </w:tc>
        <w:tc>
          <w:tcPr>
            <w:tcW w:w="0" w:type="auto"/>
            <w:hideMark/>
          </w:tcPr>
          <w:p w14:paraId="7A1D9F2A" w14:textId="77777777" w:rsidR="00C9146E" w:rsidRPr="00C9146E" w:rsidRDefault="00C9146E" w:rsidP="00C9146E">
            <w:r w:rsidRPr="00C9146E">
              <w:t>3 Wochen</w:t>
            </w:r>
          </w:p>
        </w:tc>
      </w:tr>
      <w:tr w:rsidR="00C9146E" w:rsidRPr="00C9146E" w14:paraId="121B7514" w14:textId="77777777" w:rsidTr="00C9146E">
        <w:tc>
          <w:tcPr>
            <w:tcW w:w="0" w:type="auto"/>
            <w:hideMark/>
          </w:tcPr>
          <w:p w14:paraId="2DCDE34A" w14:textId="77777777" w:rsidR="00C9146E" w:rsidRPr="00C9146E" w:rsidRDefault="00C9146E" w:rsidP="00C9146E">
            <w:r w:rsidRPr="00C9146E">
              <w:t>2. Anforderungsanalyse &amp; Umfragen</w:t>
            </w:r>
          </w:p>
        </w:tc>
        <w:tc>
          <w:tcPr>
            <w:tcW w:w="0" w:type="auto"/>
            <w:hideMark/>
          </w:tcPr>
          <w:p w14:paraId="4E955C1B" w14:textId="77777777" w:rsidR="00C9146E" w:rsidRPr="00C9146E" w:rsidRDefault="00C9146E" w:rsidP="00C9146E">
            <w:r w:rsidRPr="00C9146E">
              <w:t>Durchführung von Interviews und Online-Umfragen mit Studierenden zur Identifikation von Anforderungen an die Plattform.</w:t>
            </w:r>
          </w:p>
        </w:tc>
        <w:tc>
          <w:tcPr>
            <w:tcW w:w="0" w:type="auto"/>
            <w:hideMark/>
          </w:tcPr>
          <w:p w14:paraId="52FB69EC" w14:textId="77777777" w:rsidR="00C9146E" w:rsidRPr="00C9146E" w:rsidRDefault="00C9146E" w:rsidP="00C9146E">
            <w:r w:rsidRPr="00C9146E">
              <w:t>3 Wochen</w:t>
            </w:r>
          </w:p>
        </w:tc>
      </w:tr>
      <w:tr w:rsidR="00C9146E" w:rsidRPr="00C9146E" w14:paraId="063D2160" w14:textId="77777777" w:rsidTr="00C9146E">
        <w:tc>
          <w:tcPr>
            <w:tcW w:w="0" w:type="auto"/>
            <w:hideMark/>
          </w:tcPr>
          <w:p w14:paraId="42673AC9" w14:textId="77777777" w:rsidR="00C9146E" w:rsidRPr="00C9146E" w:rsidRDefault="00C9146E" w:rsidP="00C9146E">
            <w:r w:rsidRPr="00C9146E">
              <w:t>3. Datenanalyse &amp; Konzeptentwicklung</w:t>
            </w:r>
          </w:p>
        </w:tc>
        <w:tc>
          <w:tcPr>
            <w:tcW w:w="0" w:type="auto"/>
            <w:hideMark/>
          </w:tcPr>
          <w:p w14:paraId="0D47058B" w14:textId="77777777" w:rsidR="00C9146E" w:rsidRPr="00C9146E" w:rsidRDefault="00C9146E" w:rsidP="00C9146E">
            <w:r w:rsidRPr="00C9146E">
              <w:t>Analyse der erhobenen Daten, Definition funktionaler und nicht-funktionaler Anforderungen, Erarbeitung der technischen Architektur.</w:t>
            </w:r>
          </w:p>
        </w:tc>
        <w:tc>
          <w:tcPr>
            <w:tcW w:w="0" w:type="auto"/>
            <w:hideMark/>
          </w:tcPr>
          <w:p w14:paraId="78AC54C6" w14:textId="77777777" w:rsidR="00C9146E" w:rsidRPr="00C9146E" w:rsidRDefault="00C9146E" w:rsidP="00C9146E">
            <w:r w:rsidRPr="00C9146E">
              <w:t>4 Wochen</w:t>
            </w:r>
          </w:p>
        </w:tc>
      </w:tr>
      <w:tr w:rsidR="00C9146E" w:rsidRPr="00C9146E" w14:paraId="08BEECEA" w14:textId="77777777" w:rsidTr="00C9146E">
        <w:tc>
          <w:tcPr>
            <w:tcW w:w="0" w:type="auto"/>
            <w:hideMark/>
          </w:tcPr>
          <w:p w14:paraId="723613A6" w14:textId="77777777" w:rsidR="00C9146E" w:rsidRPr="00C9146E" w:rsidRDefault="00C9146E" w:rsidP="00C9146E">
            <w:r w:rsidRPr="00C9146E">
              <w:t>4. Prototypenentwicklung &amp; Design</w:t>
            </w:r>
          </w:p>
        </w:tc>
        <w:tc>
          <w:tcPr>
            <w:tcW w:w="0" w:type="auto"/>
            <w:hideMark/>
          </w:tcPr>
          <w:p w14:paraId="1F9CB4DA" w14:textId="77777777" w:rsidR="00C9146E" w:rsidRPr="00C9146E" w:rsidRDefault="00C9146E" w:rsidP="00C9146E">
            <w:r w:rsidRPr="00C9146E">
              <w:t xml:space="preserve">Erstellung eines interaktiven UI/UX-Prototyps mit </w:t>
            </w:r>
            <w:proofErr w:type="spellStart"/>
            <w:r w:rsidRPr="00C9146E">
              <w:t>Figma</w:t>
            </w:r>
            <w:proofErr w:type="spellEnd"/>
            <w:r w:rsidRPr="00C9146E">
              <w:t xml:space="preserve"> zur Visualisierung der geplanten Funktionen.</w:t>
            </w:r>
          </w:p>
        </w:tc>
        <w:tc>
          <w:tcPr>
            <w:tcW w:w="0" w:type="auto"/>
            <w:hideMark/>
          </w:tcPr>
          <w:p w14:paraId="59D2D840" w14:textId="77777777" w:rsidR="00C9146E" w:rsidRPr="00C9146E" w:rsidRDefault="00C9146E" w:rsidP="00C9146E">
            <w:r w:rsidRPr="00C9146E">
              <w:t>5 Wochen</w:t>
            </w:r>
          </w:p>
        </w:tc>
      </w:tr>
      <w:tr w:rsidR="00C9146E" w:rsidRPr="00C9146E" w14:paraId="3C63C35F" w14:textId="77777777" w:rsidTr="00C9146E">
        <w:tc>
          <w:tcPr>
            <w:tcW w:w="0" w:type="auto"/>
            <w:hideMark/>
          </w:tcPr>
          <w:p w14:paraId="1F93826F" w14:textId="77777777" w:rsidR="00C9146E" w:rsidRPr="00C9146E" w:rsidRDefault="00C9146E" w:rsidP="00C9146E">
            <w:r w:rsidRPr="00C9146E">
              <w:t>5. Implementierung eines MVP</w:t>
            </w:r>
          </w:p>
        </w:tc>
        <w:tc>
          <w:tcPr>
            <w:tcW w:w="0" w:type="auto"/>
            <w:hideMark/>
          </w:tcPr>
          <w:p w14:paraId="78FFA35A" w14:textId="77777777" w:rsidR="00C9146E" w:rsidRPr="00C9146E" w:rsidRDefault="00C9146E" w:rsidP="00C9146E">
            <w:r w:rsidRPr="00C9146E">
              <w:t xml:space="preserve">Entwicklung einer grundlegenden Version der Webapplikation mit Next.js für das Frontend, </w:t>
            </w:r>
            <w:proofErr w:type="spellStart"/>
            <w:r w:rsidRPr="00C9146E">
              <w:t>Supabase</w:t>
            </w:r>
            <w:proofErr w:type="spellEnd"/>
            <w:r w:rsidRPr="00C9146E">
              <w:t xml:space="preserve"> als Datenbank und </w:t>
            </w:r>
            <w:proofErr w:type="spellStart"/>
            <w:r w:rsidRPr="00C9146E">
              <w:t>NextAuth</w:t>
            </w:r>
            <w:proofErr w:type="spellEnd"/>
            <w:r w:rsidRPr="00C9146E">
              <w:t xml:space="preserve"> zur Benutzerverwaltung.</w:t>
            </w:r>
          </w:p>
        </w:tc>
        <w:tc>
          <w:tcPr>
            <w:tcW w:w="0" w:type="auto"/>
            <w:hideMark/>
          </w:tcPr>
          <w:p w14:paraId="022ABB65" w14:textId="77777777" w:rsidR="00C9146E" w:rsidRPr="00C9146E" w:rsidRDefault="00C9146E" w:rsidP="00C9146E">
            <w:r w:rsidRPr="00C9146E">
              <w:t>6 Wochen</w:t>
            </w:r>
          </w:p>
        </w:tc>
      </w:tr>
      <w:tr w:rsidR="00C9146E" w:rsidRPr="00C9146E" w14:paraId="74595F61" w14:textId="77777777" w:rsidTr="00C9146E">
        <w:tc>
          <w:tcPr>
            <w:tcW w:w="0" w:type="auto"/>
            <w:hideMark/>
          </w:tcPr>
          <w:p w14:paraId="5A4AD766" w14:textId="77777777" w:rsidR="00C9146E" w:rsidRPr="00C9146E" w:rsidRDefault="00C9146E" w:rsidP="00C9146E">
            <w:r w:rsidRPr="00C9146E">
              <w:t>6. Usability-Tests &amp; Optimierung</w:t>
            </w:r>
          </w:p>
        </w:tc>
        <w:tc>
          <w:tcPr>
            <w:tcW w:w="0" w:type="auto"/>
            <w:hideMark/>
          </w:tcPr>
          <w:p w14:paraId="04364444" w14:textId="77777777" w:rsidR="00C9146E" w:rsidRPr="00C9146E" w:rsidRDefault="00C9146E" w:rsidP="00C9146E">
            <w:r w:rsidRPr="00C9146E">
              <w:t>Durchführung von Usability-Tests mit Nutzern, Auswertung des Feedbacks und iterative Verbesserung des Systems.</w:t>
            </w:r>
          </w:p>
        </w:tc>
        <w:tc>
          <w:tcPr>
            <w:tcW w:w="0" w:type="auto"/>
            <w:hideMark/>
          </w:tcPr>
          <w:p w14:paraId="30E5A0DF" w14:textId="77777777" w:rsidR="00C9146E" w:rsidRPr="00C9146E" w:rsidRDefault="00C9146E" w:rsidP="00C9146E">
            <w:r w:rsidRPr="00C9146E">
              <w:t>5 Wochen</w:t>
            </w:r>
          </w:p>
        </w:tc>
      </w:tr>
      <w:tr w:rsidR="00C9146E" w:rsidRPr="00C9146E" w14:paraId="178C5AA2" w14:textId="77777777" w:rsidTr="00C9146E">
        <w:tc>
          <w:tcPr>
            <w:tcW w:w="0" w:type="auto"/>
            <w:hideMark/>
          </w:tcPr>
          <w:p w14:paraId="23ACFA4F" w14:textId="77777777" w:rsidR="00C9146E" w:rsidRPr="00C9146E" w:rsidRDefault="00C9146E" w:rsidP="00C9146E">
            <w:r w:rsidRPr="00C9146E">
              <w:t>7. Abschlussbericht &amp; Review</w:t>
            </w:r>
          </w:p>
        </w:tc>
        <w:tc>
          <w:tcPr>
            <w:tcW w:w="0" w:type="auto"/>
            <w:hideMark/>
          </w:tcPr>
          <w:p w14:paraId="3E0B7C18" w14:textId="77777777" w:rsidR="00C9146E" w:rsidRPr="00C9146E" w:rsidRDefault="00C9146E" w:rsidP="00C9146E">
            <w:r w:rsidRPr="00C9146E">
              <w:t>Verfassen der finalen Thesis, Durchführen von Korrekturschleifen und Vorbereitung der Abgabe.</w:t>
            </w:r>
          </w:p>
        </w:tc>
        <w:tc>
          <w:tcPr>
            <w:tcW w:w="0" w:type="auto"/>
            <w:hideMark/>
          </w:tcPr>
          <w:p w14:paraId="59A484ED" w14:textId="77777777" w:rsidR="00C9146E" w:rsidRPr="00C9146E" w:rsidRDefault="00C9146E" w:rsidP="00C9146E">
            <w:r w:rsidRPr="00C9146E">
              <w:t>6 Wochen</w:t>
            </w:r>
          </w:p>
        </w:tc>
      </w:tr>
    </w:tbl>
    <w:p w14:paraId="6742DA67" w14:textId="77777777" w:rsidR="00C9146E" w:rsidRDefault="00C9146E" w:rsidP="00C9146E"/>
    <w:p w14:paraId="7E7DA6DB" w14:textId="48D67B3E" w:rsidR="00C9146E" w:rsidRPr="00C9146E" w:rsidRDefault="00C9146E" w:rsidP="00C9146E">
      <w:r w:rsidRPr="00C9146E">
        <w:t>Diese Planung stellt sicher, dass alle wesentlichen Aspekte der Webapplikation von der theoretischen Grundlage über die technische Umsetzung bis hin zur Evaluation umfassend behandelt werden. Zeitpuffer für unvorhergesehene Herausforderungen sind in den jeweiligen Phasen eingeplant, um eine realistische und erfolgreiche Durchführung zu gewährleisten.</w:t>
      </w:r>
    </w:p>
    <w:p w14:paraId="40960B9E" w14:textId="77777777" w:rsidR="00C9146E" w:rsidRDefault="00C9146E" w:rsidP="00C9146E">
      <w:pPr>
        <w:rPr>
          <w:b/>
          <w:bCs/>
        </w:rPr>
      </w:pPr>
    </w:p>
    <w:p w14:paraId="35770DA1" w14:textId="0AC19C4E" w:rsidR="00C9146E" w:rsidRPr="00C9146E" w:rsidRDefault="00C9146E" w:rsidP="00C9146E">
      <w:pPr>
        <w:rPr>
          <w:b/>
          <w:bCs/>
        </w:rPr>
      </w:pPr>
      <w:r w:rsidRPr="00C9146E">
        <w:rPr>
          <w:b/>
          <w:bCs/>
        </w:rPr>
        <w:lastRenderedPageBreak/>
        <w:t>Zeitliche Planung und Meilensteine</w:t>
      </w:r>
    </w:p>
    <w:p w14:paraId="3352ACE2" w14:textId="77777777" w:rsidR="00C9146E" w:rsidRPr="00C9146E" w:rsidRDefault="00C9146E" w:rsidP="00C9146E">
      <w:r w:rsidRPr="00C9146E">
        <w:t>Die Arbeit orientiert sich an einem strukturierten Zeitplan, der sicherstellt, dass ausreichend Zeit für Forschung, Entwicklung und Überarbeitung zur Verfügung steht. Der folgende Gantt-Chart gibt einen Überblick über die geplante Zeitverteilung der einzelnen Arbeitspakete:</w:t>
      </w:r>
    </w:p>
    <w:tbl>
      <w:tblPr>
        <w:tblStyle w:val="Tabellenraster"/>
        <w:tblW w:w="0" w:type="auto"/>
        <w:tblLook w:val="04A0" w:firstRow="1" w:lastRow="0" w:firstColumn="1" w:lastColumn="0" w:noHBand="0" w:noVBand="1"/>
      </w:tblPr>
      <w:tblGrid>
        <w:gridCol w:w="1242"/>
        <w:gridCol w:w="289"/>
        <w:gridCol w:w="289"/>
        <w:gridCol w:w="289"/>
        <w:gridCol w:w="289"/>
        <w:gridCol w:w="289"/>
        <w:gridCol w:w="289"/>
        <w:gridCol w:w="289"/>
        <w:gridCol w:w="289"/>
        <w:gridCol w:w="288"/>
        <w:gridCol w:w="329"/>
        <w:gridCol w:w="329"/>
        <w:gridCol w:w="329"/>
        <w:gridCol w:w="329"/>
        <w:gridCol w:w="329"/>
        <w:gridCol w:w="329"/>
        <w:gridCol w:w="329"/>
        <w:gridCol w:w="329"/>
        <w:gridCol w:w="329"/>
        <w:gridCol w:w="329"/>
        <w:gridCol w:w="329"/>
        <w:gridCol w:w="329"/>
        <w:gridCol w:w="329"/>
        <w:gridCol w:w="329"/>
        <w:gridCol w:w="329"/>
      </w:tblGrid>
      <w:tr w:rsidR="00C9146E" w:rsidRPr="00C9146E" w14:paraId="2E2ABDF2" w14:textId="77777777" w:rsidTr="00C9146E">
        <w:tc>
          <w:tcPr>
            <w:tcW w:w="0" w:type="auto"/>
            <w:hideMark/>
          </w:tcPr>
          <w:p w14:paraId="05BF3A50" w14:textId="77777777" w:rsidR="00C9146E" w:rsidRPr="00C9146E" w:rsidRDefault="00C9146E" w:rsidP="00C9146E">
            <w:r w:rsidRPr="00C9146E">
              <w:t>Woche</w:t>
            </w:r>
          </w:p>
        </w:tc>
        <w:tc>
          <w:tcPr>
            <w:tcW w:w="0" w:type="auto"/>
            <w:hideMark/>
          </w:tcPr>
          <w:p w14:paraId="142CCB3C" w14:textId="77777777" w:rsidR="00C9146E" w:rsidRPr="00C9146E" w:rsidRDefault="00C9146E" w:rsidP="00C9146E">
            <w:r w:rsidRPr="00C9146E">
              <w:t>1</w:t>
            </w:r>
          </w:p>
        </w:tc>
        <w:tc>
          <w:tcPr>
            <w:tcW w:w="0" w:type="auto"/>
            <w:hideMark/>
          </w:tcPr>
          <w:p w14:paraId="157D6ACE" w14:textId="77777777" w:rsidR="00C9146E" w:rsidRPr="00C9146E" w:rsidRDefault="00C9146E" w:rsidP="00C9146E">
            <w:r w:rsidRPr="00C9146E">
              <w:t>2</w:t>
            </w:r>
          </w:p>
        </w:tc>
        <w:tc>
          <w:tcPr>
            <w:tcW w:w="0" w:type="auto"/>
            <w:hideMark/>
          </w:tcPr>
          <w:p w14:paraId="0777288C" w14:textId="77777777" w:rsidR="00C9146E" w:rsidRPr="00C9146E" w:rsidRDefault="00C9146E" w:rsidP="00C9146E">
            <w:r w:rsidRPr="00C9146E">
              <w:t>3</w:t>
            </w:r>
          </w:p>
        </w:tc>
        <w:tc>
          <w:tcPr>
            <w:tcW w:w="0" w:type="auto"/>
            <w:hideMark/>
          </w:tcPr>
          <w:p w14:paraId="015B2FD2" w14:textId="77777777" w:rsidR="00C9146E" w:rsidRPr="00C9146E" w:rsidRDefault="00C9146E" w:rsidP="00C9146E">
            <w:r w:rsidRPr="00C9146E">
              <w:t>4</w:t>
            </w:r>
          </w:p>
        </w:tc>
        <w:tc>
          <w:tcPr>
            <w:tcW w:w="0" w:type="auto"/>
            <w:hideMark/>
          </w:tcPr>
          <w:p w14:paraId="22463E2B" w14:textId="77777777" w:rsidR="00C9146E" w:rsidRPr="00C9146E" w:rsidRDefault="00C9146E" w:rsidP="00C9146E">
            <w:r w:rsidRPr="00C9146E">
              <w:t>5</w:t>
            </w:r>
          </w:p>
        </w:tc>
        <w:tc>
          <w:tcPr>
            <w:tcW w:w="0" w:type="auto"/>
            <w:hideMark/>
          </w:tcPr>
          <w:p w14:paraId="7BCBB7E8" w14:textId="77777777" w:rsidR="00C9146E" w:rsidRPr="00C9146E" w:rsidRDefault="00C9146E" w:rsidP="00C9146E">
            <w:r w:rsidRPr="00C9146E">
              <w:t>6</w:t>
            </w:r>
          </w:p>
        </w:tc>
        <w:tc>
          <w:tcPr>
            <w:tcW w:w="0" w:type="auto"/>
            <w:hideMark/>
          </w:tcPr>
          <w:p w14:paraId="515B4524" w14:textId="77777777" w:rsidR="00C9146E" w:rsidRPr="00C9146E" w:rsidRDefault="00C9146E" w:rsidP="00C9146E">
            <w:r w:rsidRPr="00C9146E">
              <w:t>7</w:t>
            </w:r>
          </w:p>
        </w:tc>
        <w:tc>
          <w:tcPr>
            <w:tcW w:w="0" w:type="auto"/>
            <w:hideMark/>
          </w:tcPr>
          <w:p w14:paraId="35785011" w14:textId="77777777" w:rsidR="00C9146E" w:rsidRPr="00C9146E" w:rsidRDefault="00C9146E" w:rsidP="00C9146E">
            <w:r w:rsidRPr="00C9146E">
              <w:t>8</w:t>
            </w:r>
          </w:p>
        </w:tc>
        <w:tc>
          <w:tcPr>
            <w:tcW w:w="0" w:type="auto"/>
            <w:hideMark/>
          </w:tcPr>
          <w:p w14:paraId="63A47BC8" w14:textId="77777777" w:rsidR="00C9146E" w:rsidRPr="00C9146E" w:rsidRDefault="00C9146E" w:rsidP="00C9146E">
            <w:r w:rsidRPr="00C9146E">
              <w:t>9</w:t>
            </w:r>
          </w:p>
        </w:tc>
        <w:tc>
          <w:tcPr>
            <w:tcW w:w="0" w:type="auto"/>
            <w:hideMark/>
          </w:tcPr>
          <w:p w14:paraId="382D9F2B" w14:textId="77777777" w:rsidR="00C9146E" w:rsidRPr="00C9146E" w:rsidRDefault="00C9146E" w:rsidP="00C9146E">
            <w:r w:rsidRPr="00C9146E">
              <w:t>10</w:t>
            </w:r>
          </w:p>
        </w:tc>
        <w:tc>
          <w:tcPr>
            <w:tcW w:w="0" w:type="auto"/>
            <w:hideMark/>
          </w:tcPr>
          <w:p w14:paraId="49400398" w14:textId="77777777" w:rsidR="00C9146E" w:rsidRPr="00C9146E" w:rsidRDefault="00C9146E" w:rsidP="00C9146E">
            <w:r w:rsidRPr="00C9146E">
              <w:t>11</w:t>
            </w:r>
          </w:p>
        </w:tc>
        <w:tc>
          <w:tcPr>
            <w:tcW w:w="0" w:type="auto"/>
            <w:hideMark/>
          </w:tcPr>
          <w:p w14:paraId="37D6C94B" w14:textId="77777777" w:rsidR="00C9146E" w:rsidRPr="00C9146E" w:rsidRDefault="00C9146E" w:rsidP="00C9146E">
            <w:r w:rsidRPr="00C9146E">
              <w:t>12</w:t>
            </w:r>
          </w:p>
        </w:tc>
        <w:tc>
          <w:tcPr>
            <w:tcW w:w="0" w:type="auto"/>
            <w:hideMark/>
          </w:tcPr>
          <w:p w14:paraId="45F50B60" w14:textId="77777777" w:rsidR="00C9146E" w:rsidRPr="00C9146E" w:rsidRDefault="00C9146E" w:rsidP="00C9146E">
            <w:r w:rsidRPr="00C9146E">
              <w:t>13</w:t>
            </w:r>
          </w:p>
        </w:tc>
        <w:tc>
          <w:tcPr>
            <w:tcW w:w="0" w:type="auto"/>
            <w:hideMark/>
          </w:tcPr>
          <w:p w14:paraId="64C24680" w14:textId="77777777" w:rsidR="00C9146E" w:rsidRPr="00C9146E" w:rsidRDefault="00C9146E" w:rsidP="00C9146E">
            <w:r w:rsidRPr="00C9146E">
              <w:t>14</w:t>
            </w:r>
          </w:p>
        </w:tc>
        <w:tc>
          <w:tcPr>
            <w:tcW w:w="0" w:type="auto"/>
            <w:hideMark/>
          </w:tcPr>
          <w:p w14:paraId="0C179A88" w14:textId="77777777" w:rsidR="00C9146E" w:rsidRPr="00C9146E" w:rsidRDefault="00C9146E" w:rsidP="00C9146E">
            <w:r w:rsidRPr="00C9146E">
              <w:t>15</w:t>
            </w:r>
          </w:p>
        </w:tc>
        <w:tc>
          <w:tcPr>
            <w:tcW w:w="0" w:type="auto"/>
            <w:hideMark/>
          </w:tcPr>
          <w:p w14:paraId="00901AD1" w14:textId="77777777" w:rsidR="00C9146E" w:rsidRPr="00C9146E" w:rsidRDefault="00C9146E" w:rsidP="00C9146E">
            <w:r w:rsidRPr="00C9146E">
              <w:t>16</w:t>
            </w:r>
          </w:p>
        </w:tc>
        <w:tc>
          <w:tcPr>
            <w:tcW w:w="0" w:type="auto"/>
            <w:hideMark/>
          </w:tcPr>
          <w:p w14:paraId="33617B60" w14:textId="77777777" w:rsidR="00C9146E" w:rsidRPr="00C9146E" w:rsidRDefault="00C9146E" w:rsidP="00C9146E">
            <w:r w:rsidRPr="00C9146E">
              <w:t>17</w:t>
            </w:r>
          </w:p>
        </w:tc>
        <w:tc>
          <w:tcPr>
            <w:tcW w:w="0" w:type="auto"/>
            <w:hideMark/>
          </w:tcPr>
          <w:p w14:paraId="3DC6D53D" w14:textId="77777777" w:rsidR="00C9146E" w:rsidRPr="00C9146E" w:rsidRDefault="00C9146E" w:rsidP="00C9146E">
            <w:r w:rsidRPr="00C9146E">
              <w:t>18</w:t>
            </w:r>
          </w:p>
        </w:tc>
        <w:tc>
          <w:tcPr>
            <w:tcW w:w="0" w:type="auto"/>
            <w:hideMark/>
          </w:tcPr>
          <w:p w14:paraId="0FEF4F74" w14:textId="77777777" w:rsidR="00C9146E" w:rsidRPr="00C9146E" w:rsidRDefault="00C9146E" w:rsidP="00C9146E">
            <w:r w:rsidRPr="00C9146E">
              <w:t>19</w:t>
            </w:r>
          </w:p>
        </w:tc>
        <w:tc>
          <w:tcPr>
            <w:tcW w:w="0" w:type="auto"/>
            <w:hideMark/>
          </w:tcPr>
          <w:p w14:paraId="6AC7DF78" w14:textId="77777777" w:rsidR="00C9146E" w:rsidRPr="00C9146E" w:rsidRDefault="00C9146E" w:rsidP="00C9146E">
            <w:r w:rsidRPr="00C9146E">
              <w:t>20</w:t>
            </w:r>
          </w:p>
        </w:tc>
        <w:tc>
          <w:tcPr>
            <w:tcW w:w="0" w:type="auto"/>
            <w:hideMark/>
          </w:tcPr>
          <w:p w14:paraId="10D4DFA1" w14:textId="77777777" w:rsidR="00C9146E" w:rsidRPr="00C9146E" w:rsidRDefault="00C9146E" w:rsidP="00C9146E">
            <w:r w:rsidRPr="00C9146E">
              <w:t>21</w:t>
            </w:r>
          </w:p>
        </w:tc>
        <w:tc>
          <w:tcPr>
            <w:tcW w:w="0" w:type="auto"/>
            <w:hideMark/>
          </w:tcPr>
          <w:p w14:paraId="5193DFA8" w14:textId="77777777" w:rsidR="00C9146E" w:rsidRPr="00C9146E" w:rsidRDefault="00C9146E" w:rsidP="00C9146E">
            <w:r w:rsidRPr="00C9146E">
              <w:t>22</w:t>
            </w:r>
          </w:p>
        </w:tc>
        <w:tc>
          <w:tcPr>
            <w:tcW w:w="0" w:type="auto"/>
            <w:hideMark/>
          </w:tcPr>
          <w:p w14:paraId="30F80467" w14:textId="77777777" w:rsidR="00C9146E" w:rsidRPr="00C9146E" w:rsidRDefault="00C9146E" w:rsidP="00C9146E">
            <w:r w:rsidRPr="00C9146E">
              <w:t>23</w:t>
            </w:r>
          </w:p>
        </w:tc>
        <w:tc>
          <w:tcPr>
            <w:tcW w:w="329" w:type="dxa"/>
            <w:hideMark/>
          </w:tcPr>
          <w:p w14:paraId="35CDAB20" w14:textId="77777777" w:rsidR="00C9146E" w:rsidRPr="00C9146E" w:rsidRDefault="00C9146E" w:rsidP="00C9146E">
            <w:r w:rsidRPr="00C9146E">
              <w:t>24</w:t>
            </w:r>
          </w:p>
        </w:tc>
      </w:tr>
      <w:tr w:rsidR="00C9146E" w:rsidRPr="00C9146E" w14:paraId="09AA8181" w14:textId="77777777" w:rsidTr="00C9146E">
        <w:tc>
          <w:tcPr>
            <w:tcW w:w="0" w:type="auto"/>
            <w:hideMark/>
          </w:tcPr>
          <w:p w14:paraId="38C5C628" w14:textId="77777777" w:rsidR="00C9146E" w:rsidRPr="00C9146E" w:rsidRDefault="00C9146E" w:rsidP="00C9146E">
            <w:r w:rsidRPr="00C9146E">
              <w:t>Literaturrecherche</w:t>
            </w:r>
          </w:p>
        </w:tc>
        <w:tc>
          <w:tcPr>
            <w:tcW w:w="0" w:type="auto"/>
            <w:hideMark/>
          </w:tcPr>
          <w:p w14:paraId="164FACD3" w14:textId="77777777" w:rsidR="00C9146E" w:rsidRPr="00C9146E" w:rsidRDefault="00C9146E" w:rsidP="00C9146E">
            <w:r w:rsidRPr="00C9146E">
              <w:t>█</w:t>
            </w:r>
          </w:p>
        </w:tc>
        <w:tc>
          <w:tcPr>
            <w:tcW w:w="0" w:type="auto"/>
            <w:hideMark/>
          </w:tcPr>
          <w:p w14:paraId="09A5C84A" w14:textId="77777777" w:rsidR="00C9146E" w:rsidRPr="00C9146E" w:rsidRDefault="00C9146E" w:rsidP="00C9146E">
            <w:r w:rsidRPr="00C9146E">
              <w:t>█</w:t>
            </w:r>
          </w:p>
        </w:tc>
        <w:tc>
          <w:tcPr>
            <w:tcW w:w="0" w:type="auto"/>
            <w:hideMark/>
          </w:tcPr>
          <w:p w14:paraId="380163C0" w14:textId="77777777" w:rsidR="00C9146E" w:rsidRPr="00C9146E" w:rsidRDefault="00C9146E" w:rsidP="00C9146E">
            <w:r w:rsidRPr="00C9146E">
              <w:t>█</w:t>
            </w:r>
          </w:p>
        </w:tc>
        <w:tc>
          <w:tcPr>
            <w:tcW w:w="0" w:type="auto"/>
            <w:hideMark/>
          </w:tcPr>
          <w:p w14:paraId="285C7E50" w14:textId="77777777" w:rsidR="00C9146E" w:rsidRPr="00C9146E" w:rsidRDefault="00C9146E" w:rsidP="00C9146E"/>
        </w:tc>
        <w:tc>
          <w:tcPr>
            <w:tcW w:w="0" w:type="auto"/>
            <w:hideMark/>
          </w:tcPr>
          <w:p w14:paraId="7F669A6D" w14:textId="77777777" w:rsidR="00C9146E" w:rsidRPr="00C9146E" w:rsidRDefault="00C9146E" w:rsidP="00C9146E"/>
        </w:tc>
        <w:tc>
          <w:tcPr>
            <w:tcW w:w="0" w:type="auto"/>
            <w:hideMark/>
          </w:tcPr>
          <w:p w14:paraId="1E3F3FDC" w14:textId="77777777" w:rsidR="00C9146E" w:rsidRPr="00C9146E" w:rsidRDefault="00C9146E" w:rsidP="00C9146E"/>
        </w:tc>
        <w:tc>
          <w:tcPr>
            <w:tcW w:w="0" w:type="auto"/>
            <w:hideMark/>
          </w:tcPr>
          <w:p w14:paraId="7B81A2ED" w14:textId="77777777" w:rsidR="00C9146E" w:rsidRPr="00C9146E" w:rsidRDefault="00C9146E" w:rsidP="00C9146E"/>
        </w:tc>
        <w:tc>
          <w:tcPr>
            <w:tcW w:w="0" w:type="auto"/>
            <w:hideMark/>
          </w:tcPr>
          <w:p w14:paraId="37544D4B" w14:textId="77777777" w:rsidR="00C9146E" w:rsidRPr="00C9146E" w:rsidRDefault="00C9146E" w:rsidP="00C9146E"/>
        </w:tc>
        <w:tc>
          <w:tcPr>
            <w:tcW w:w="0" w:type="auto"/>
            <w:hideMark/>
          </w:tcPr>
          <w:p w14:paraId="3825FF01" w14:textId="77777777" w:rsidR="00C9146E" w:rsidRPr="00C9146E" w:rsidRDefault="00C9146E" w:rsidP="00C9146E"/>
        </w:tc>
        <w:tc>
          <w:tcPr>
            <w:tcW w:w="0" w:type="auto"/>
            <w:hideMark/>
          </w:tcPr>
          <w:p w14:paraId="24B48B27" w14:textId="77777777" w:rsidR="00C9146E" w:rsidRPr="00C9146E" w:rsidRDefault="00C9146E" w:rsidP="00C9146E"/>
        </w:tc>
        <w:tc>
          <w:tcPr>
            <w:tcW w:w="0" w:type="auto"/>
            <w:hideMark/>
          </w:tcPr>
          <w:p w14:paraId="3D4B1D14" w14:textId="77777777" w:rsidR="00C9146E" w:rsidRPr="00C9146E" w:rsidRDefault="00C9146E" w:rsidP="00C9146E"/>
        </w:tc>
        <w:tc>
          <w:tcPr>
            <w:tcW w:w="0" w:type="auto"/>
            <w:hideMark/>
          </w:tcPr>
          <w:p w14:paraId="05A74DCE" w14:textId="77777777" w:rsidR="00C9146E" w:rsidRPr="00C9146E" w:rsidRDefault="00C9146E" w:rsidP="00C9146E"/>
        </w:tc>
        <w:tc>
          <w:tcPr>
            <w:tcW w:w="0" w:type="auto"/>
            <w:hideMark/>
          </w:tcPr>
          <w:p w14:paraId="7E607A86" w14:textId="77777777" w:rsidR="00C9146E" w:rsidRPr="00C9146E" w:rsidRDefault="00C9146E" w:rsidP="00C9146E"/>
        </w:tc>
        <w:tc>
          <w:tcPr>
            <w:tcW w:w="0" w:type="auto"/>
            <w:hideMark/>
          </w:tcPr>
          <w:p w14:paraId="56496AB4" w14:textId="77777777" w:rsidR="00C9146E" w:rsidRPr="00C9146E" w:rsidRDefault="00C9146E" w:rsidP="00C9146E"/>
        </w:tc>
        <w:tc>
          <w:tcPr>
            <w:tcW w:w="0" w:type="auto"/>
            <w:hideMark/>
          </w:tcPr>
          <w:p w14:paraId="598F5754" w14:textId="77777777" w:rsidR="00C9146E" w:rsidRPr="00C9146E" w:rsidRDefault="00C9146E" w:rsidP="00C9146E"/>
        </w:tc>
        <w:tc>
          <w:tcPr>
            <w:tcW w:w="0" w:type="auto"/>
            <w:hideMark/>
          </w:tcPr>
          <w:p w14:paraId="6B16067B" w14:textId="77777777" w:rsidR="00C9146E" w:rsidRPr="00C9146E" w:rsidRDefault="00C9146E" w:rsidP="00C9146E"/>
        </w:tc>
        <w:tc>
          <w:tcPr>
            <w:tcW w:w="0" w:type="auto"/>
            <w:hideMark/>
          </w:tcPr>
          <w:p w14:paraId="47039C23" w14:textId="77777777" w:rsidR="00C9146E" w:rsidRPr="00C9146E" w:rsidRDefault="00C9146E" w:rsidP="00C9146E"/>
        </w:tc>
        <w:tc>
          <w:tcPr>
            <w:tcW w:w="0" w:type="auto"/>
            <w:hideMark/>
          </w:tcPr>
          <w:p w14:paraId="7089C381" w14:textId="77777777" w:rsidR="00C9146E" w:rsidRPr="00C9146E" w:rsidRDefault="00C9146E" w:rsidP="00C9146E"/>
        </w:tc>
        <w:tc>
          <w:tcPr>
            <w:tcW w:w="0" w:type="auto"/>
            <w:hideMark/>
          </w:tcPr>
          <w:p w14:paraId="701E0F11" w14:textId="77777777" w:rsidR="00C9146E" w:rsidRPr="00C9146E" w:rsidRDefault="00C9146E" w:rsidP="00C9146E"/>
        </w:tc>
        <w:tc>
          <w:tcPr>
            <w:tcW w:w="0" w:type="auto"/>
            <w:hideMark/>
          </w:tcPr>
          <w:p w14:paraId="4C34EBE5" w14:textId="77777777" w:rsidR="00C9146E" w:rsidRPr="00C9146E" w:rsidRDefault="00C9146E" w:rsidP="00C9146E"/>
        </w:tc>
        <w:tc>
          <w:tcPr>
            <w:tcW w:w="0" w:type="auto"/>
            <w:hideMark/>
          </w:tcPr>
          <w:p w14:paraId="254A9F9D" w14:textId="77777777" w:rsidR="00C9146E" w:rsidRPr="00C9146E" w:rsidRDefault="00C9146E" w:rsidP="00C9146E"/>
        </w:tc>
        <w:tc>
          <w:tcPr>
            <w:tcW w:w="0" w:type="auto"/>
            <w:hideMark/>
          </w:tcPr>
          <w:p w14:paraId="3ADA0155" w14:textId="77777777" w:rsidR="00C9146E" w:rsidRPr="00C9146E" w:rsidRDefault="00C9146E" w:rsidP="00C9146E"/>
        </w:tc>
        <w:tc>
          <w:tcPr>
            <w:tcW w:w="0" w:type="auto"/>
            <w:hideMark/>
          </w:tcPr>
          <w:p w14:paraId="5871F5AA" w14:textId="77777777" w:rsidR="00C9146E" w:rsidRPr="00C9146E" w:rsidRDefault="00C9146E" w:rsidP="00C9146E"/>
        </w:tc>
        <w:tc>
          <w:tcPr>
            <w:tcW w:w="329" w:type="dxa"/>
            <w:hideMark/>
          </w:tcPr>
          <w:p w14:paraId="26EA6828" w14:textId="77777777" w:rsidR="00C9146E" w:rsidRPr="00C9146E" w:rsidRDefault="00C9146E" w:rsidP="00C9146E"/>
        </w:tc>
      </w:tr>
      <w:tr w:rsidR="00C9146E" w:rsidRPr="00C9146E" w14:paraId="483ADB24" w14:textId="77777777" w:rsidTr="00C9146E">
        <w:tc>
          <w:tcPr>
            <w:tcW w:w="0" w:type="auto"/>
            <w:hideMark/>
          </w:tcPr>
          <w:p w14:paraId="6D36E377" w14:textId="77777777" w:rsidR="00C9146E" w:rsidRPr="00C9146E" w:rsidRDefault="00C9146E" w:rsidP="00C9146E">
            <w:r w:rsidRPr="00C9146E">
              <w:t>Anforderungsanalyse</w:t>
            </w:r>
          </w:p>
        </w:tc>
        <w:tc>
          <w:tcPr>
            <w:tcW w:w="0" w:type="auto"/>
            <w:hideMark/>
          </w:tcPr>
          <w:p w14:paraId="6DC12F82" w14:textId="77777777" w:rsidR="00C9146E" w:rsidRPr="00C9146E" w:rsidRDefault="00C9146E" w:rsidP="00C9146E"/>
        </w:tc>
        <w:tc>
          <w:tcPr>
            <w:tcW w:w="0" w:type="auto"/>
            <w:hideMark/>
          </w:tcPr>
          <w:p w14:paraId="274881FE" w14:textId="77777777" w:rsidR="00C9146E" w:rsidRPr="00C9146E" w:rsidRDefault="00C9146E" w:rsidP="00C9146E">
            <w:r w:rsidRPr="00C9146E">
              <w:t>█</w:t>
            </w:r>
          </w:p>
        </w:tc>
        <w:tc>
          <w:tcPr>
            <w:tcW w:w="0" w:type="auto"/>
            <w:hideMark/>
          </w:tcPr>
          <w:p w14:paraId="23AFB92E" w14:textId="77777777" w:rsidR="00C9146E" w:rsidRPr="00C9146E" w:rsidRDefault="00C9146E" w:rsidP="00C9146E">
            <w:r w:rsidRPr="00C9146E">
              <w:t>█</w:t>
            </w:r>
          </w:p>
        </w:tc>
        <w:tc>
          <w:tcPr>
            <w:tcW w:w="0" w:type="auto"/>
            <w:hideMark/>
          </w:tcPr>
          <w:p w14:paraId="275FCD43" w14:textId="77777777" w:rsidR="00C9146E" w:rsidRPr="00C9146E" w:rsidRDefault="00C9146E" w:rsidP="00C9146E">
            <w:r w:rsidRPr="00C9146E">
              <w:t>█</w:t>
            </w:r>
          </w:p>
        </w:tc>
        <w:tc>
          <w:tcPr>
            <w:tcW w:w="0" w:type="auto"/>
            <w:hideMark/>
          </w:tcPr>
          <w:p w14:paraId="21525BFB" w14:textId="77777777" w:rsidR="00C9146E" w:rsidRPr="00C9146E" w:rsidRDefault="00C9146E" w:rsidP="00C9146E"/>
        </w:tc>
        <w:tc>
          <w:tcPr>
            <w:tcW w:w="0" w:type="auto"/>
            <w:hideMark/>
          </w:tcPr>
          <w:p w14:paraId="6F9F8173" w14:textId="77777777" w:rsidR="00C9146E" w:rsidRPr="00C9146E" w:rsidRDefault="00C9146E" w:rsidP="00C9146E"/>
        </w:tc>
        <w:tc>
          <w:tcPr>
            <w:tcW w:w="0" w:type="auto"/>
            <w:hideMark/>
          </w:tcPr>
          <w:p w14:paraId="55360DBD" w14:textId="77777777" w:rsidR="00C9146E" w:rsidRPr="00C9146E" w:rsidRDefault="00C9146E" w:rsidP="00C9146E"/>
        </w:tc>
        <w:tc>
          <w:tcPr>
            <w:tcW w:w="0" w:type="auto"/>
            <w:hideMark/>
          </w:tcPr>
          <w:p w14:paraId="15B9FA55" w14:textId="77777777" w:rsidR="00C9146E" w:rsidRPr="00C9146E" w:rsidRDefault="00C9146E" w:rsidP="00C9146E"/>
        </w:tc>
        <w:tc>
          <w:tcPr>
            <w:tcW w:w="0" w:type="auto"/>
            <w:hideMark/>
          </w:tcPr>
          <w:p w14:paraId="1AC54D39" w14:textId="77777777" w:rsidR="00C9146E" w:rsidRPr="00C9146E" w:rsidRDefault="00C9146E" w:rsidP="00C9146E"/>
        </w:tc>
        <w:tc>
          <w:tcPr>
            <w:tcW w:w="0" w:type="auto"/>
            <w:hideMark/>
          </w:tcPr>
          <w:p w14:paraId="1E303BFB" w14:textId="77777777" w:rsidR="00C9146E" w:rsidRPr="00C9146E" w:rsidRDefault="00C9146E" w:rsidP="00C9146E"/>
        </w:tc>
        <w:tc>
          <w:tcPr>
            <w:tcW w:w="0" w:type="auto"/>
            <w:hideMark/>
          </w:tcPr>
          <w:p w14:paraId="3B79CF78" w14:textId="77777777" w:rsidR="00C9146E" w:rsidRPr="00C9146E" w:rsidRDefault="00C9146E" w:rsidP="00C9146E"/>
        </w:tc>
        <w:tc>
          <w:tcPr>
            <w:tcW w:w="0" w:type="auto"/>
            <w:hideMark/>
          </w:tcPr>
          <w:p w14:paraId="4B190CC7" w14:textId="77777777" w:rsidR="00C9146E" w:rsidRPr="00C9146E" w:rsidRDefault="00C9146E" w:rsidP="00C9146E"/>
        </w:tc>
        <w:tc>
          <w:tcPr>
            <w:tcW w:w="0" w:type="auto"/>
            <w:hideMark/>
          </w:tcPr>
          <w:p w14:paraId="1B0C147F" w14:textId="77777777" w:rsidR="00C9146E" w:rsidRPr="00C9146E" w:rsidRDefault="00C9146E" w:rsidP="00C9146E"/>
        </w:tc>
        <w:tc>
          <w:tcPr>
            <w:tcW w:w="0" w:type="auto"/>
            <w:hideMark/>
          </w:tcPr>
          <w:p w14:paraId="397B1CAF" w14:textId="77777777" w:rsidR="00C9146E" w:rsidRPr="00C9146E" w:rsidRDefault="00C9146E" w:rsidP="00C9146E"/>
        </w:tc>
        <w:tc>
          <w:tcPr>
            <w:tcW w:w="0" w:type="auto"/>
            <w:hideMark/>
          </w:tcPr>
          <w:p w14:paraId="43084987" w14:textId="77777777" w:rsidR="00C9146E" w:rsidRPr="00C9146E" w:rsidRDefault="00C9146E" w:rsidP="00C9146E"/>
        </w:tc>
        <w:tc>
          <w:tcPr>
            <w:tcW w:w="0" w:type="auto"/>
            <w:hideMark/>
          </w:tcPr>
          <w:p w14:paraId="2FF9A5B9" w14:textId="77777777" w:rsidR="00C9146E" w:rsidRPr="00C9146E" w:rsidRDefault="00C9146E" w:rsidP="00C9146E"/>
        </w:tc>
        <w:tc>
          <w:tcPr>
            <w:tcW w:w="0" w:type="auto"/>
            <w:hideMark/>
          </w:tcPr>
          <w:p w14:paraId="17577058" w14:textId="77777777" w:rsidR="00C9146E" w:rsidRPr="00C9146E" w:rsidRDefault="00C9146E" w:rsidP="00C9146E"/>
        </w:tc>
        <w:tc>
          <w:tcPr>
            <w:tcW w:w="0" w:type="auto"/>
            <w:hideMark/>
          </w:tcPr>
          <w:p w14:paraId="107D940C" w14:textId="77777777" w:rsidR="00C9146E" w:rsidRPr="00C9146E" w:rsidRDefault="00C9146E" w:rsidP="00C9146E"/>
        </w:tc>
        <w:tc>
          <w:tcPr>
            <w:tcW w:w="0" w:type="auto"/>
            <w:hideMark/>
          </w:tcPr>
          <w:p w14:paraId="3CA54D0D" w14:textId="77777777" w:rsidR="00C9146E" w:rsidRPr="00C9146E" w:rsidRDefault="00C9146E" w:rsidP="00C9146E"/>
        </w:tc>
        <w:tc>
          <w:tcPr>
            <w:tcW w:w="0" w:type="auto"/>
            <w:hideMark/>
          </w:tcPr>
          <w:p w14:paraId="2C89CA82" w14:textId="77777777" w:rsidR="00C9146E" w:rsidRPr="00C9146E" w:rsidRDefault="00C9146E" w:rsidP="00C9146E"/>
        </w:tc>
        <w:tc>
          <w:tcPr>
            <w:tcW w:w="0" w:type="auto"/>
            <w:hideMark/>
          </w:tcPr>
          <w:p w14:paraId="3D2AAE73" w14:textId="77777777" w:rsidR="00C9146E" w:rsidRPr="00C9146E" w:rsidRDefault="00C9146E" w:rsidP="00C9146E"/>
        </w:tc>
        <w:tc>
          <w:tcPr>
            <w:tcW w:w="0" w:type="auto"/>
            <w:hideMark/>
          </w:tcPr>
          <w:p w14:paraId="297347B9" w14:textId="77777777" w:rsidR="00C9146E" w:rsidRPr="00C9146E" w:rsidRDefault="00C9146E" w:rsidP="00C9146E"/>
        </w:tc>
        <w:tc>
          <w:tcPr>
            <w:tcW w:w="0" w:type="auto"/>
            <w:hideMark/>
          </w:tcPr>
          <w:p w14:paraId="469344CC" w14:textId="77777777" w:rsidR="00C9146E" w:rsidRPr="00C9146E" w:rsidRDefault="00C9146E" w:rsidP="00C9146E"/>
        </w:tc>
        <w:tc>
          <w:tcPr>
            <w:tcW w:w="329" w:type="dxa"/>
            <w:hideMark/>
          </w:tcPr>
          <w:p w14:paraId="1AC30F9E" w14:textId="77777777" w:rsidR="00C9146E" w:rsidRPr="00C9146E" w:rsidRDefault="00C9146E" w:rsidP="00C9146E"/>
        </w:tc>
      </w:tr>
      <w:tr w:rsidR="00C9146E" w:rsidRPr="00C9146E" w14:paraId="46B35D68" w14:textId="77777777" w:rsidTr="00C9146E">
        <w:tc>
          <w:tcPr>
            <w:tcW w:w="0" w:type="auto"/>
            <w:hideMark/>
          </w:tcPr>
          <w:p w14:paraId="14F5DD81" w14:textId="77777777" w:rsidR="00C9146E" w:rsidRPr="00C9146E" w:rsidRDefault="00C9146E" w:rsidP="00C9146E">
            <w:r w:rsidRPr="00C9146E">
              <w:t>Datenanalyse &amp; Konzept</w:t>
            </w:r>
          </w:p>
        </w:tc>
        <w:tc>
          <w:tcPr>
            <w:tcW w:w="0" w:type="auto"/>
            <w:hideMark/>
          </w:tcPr>
          <w:p w14:paraId="373F6725" w14:textId="77777777" w:rsidR="00C9146E" w:rsidRPr="00C9146E" w:rsidRDefault="00C9146E" w:rsidP="00C9146E"/>
        </w:tc>
        <w:tc>
          <w:tcPr>
            <w:tcW w:w="0" w:type="auto"/>
            <w:hideMark/>
          </w:tcPr>
          <w:p w14:paraId="1664C2A5" w14:textId="77777777" w:rsidR="00C9146E" w:rsidRPr="00C9146E" w:rsidRDefault="00C9146E" w:rsidP="00C9146E"/>
        </w:tc>
        <w:tc>
          <w:tcPr>
            <w:tcW w:w="0" w:type="auto"/>
            <w:hideMark/>
          </w:tcPr>
          <w:p w14:paraId="328C035E" w14:textId="77777777" w:rsidR="00C9146E" w:rsidRPr="00C9146E" w:rsidRDefault="00C9146E" w:rsidP="00C9146E">
            <w:r w:rsidRPr="00C9146E">
              <w:t>█</w:t>
            </w:r>
          </w:p>
        </w:tc>
        <w:tc>
          <w:tcPr>
            <w:tcW w:w="0" w:type="auto"/>
            <w:hideMark/>
          </w:tcPr>
          <w:p w14:paraId="4069F54E" w14:textId="77777777" w:rsidR="00C9146E" w:rsidRPr="00C9146E" w:rsidRDefault="00C9146E" w:rsidP="00C9146E">
            <w:r w:rsidRPr="00C9146E">
              <w:t>█</w:t>
            </w:r>
          </w:p>
        </w:tc>
        <w:tc>
          <w:tcPr>
            <w:tcW w:w="0" w:type="auto"/>
            <w:hideMark/>
          </w:tcPr>
          <w:p w14:paraId="3BF4881A" w14:textId="77777777" w:rsidR="00C9146E" w:rsidRPr="00C9146E" w:rsidRDefault="00C9146E" w:rsidP="00C9146E">
            <w:r w:rsidRPr="00C9146E">
              <w:t>█</w:t>
            </w:r>
          </w:p>
        </w:tc>
        <w:tc>
          <w:tcPr>
            <w:tcW w:w="0" w:type="auto"/>
            <w:hideMark/>
          </w:tcPr>
          <w:p w14:paraId="2F163453" w14:textId="77777777" w:rsidR="00C9146E" w:rsidRPr="00C9146E" w:rsidRDefault="00C9146E" w:rsidP="00C9146E">
            <w:r w:rsidRPr="00C9146E">
              <w:t>█</w:t>
            </w:r>
          </w:p>
        </w:tc>
        <w:tc>
          <w:tcPr>
            <w:tcW w:w="0" w:type="auto"/>
            <w:hideMark/>
          </w:tcPr>
          <w:p w14:paraId="01E216B1" w14:textId="77777777" w:rsidR="00C9146E" w:rsidRPr="00C9146E" w:rsidRDefault="00C9146E" w:rsidP="00C9146E"/>
        </w:tc>
        <w:tc>
          <w:tcPr>
            <w:tcW w:w="0" w:type="auto"/>
            <w:hideMark/>
          </w:tcPr>
          <w:p w14:paraId="598D432A" w14:textId="77777777" w:rsidR="00C9146E" w:rsidRPr="00C9146E" w:rsidRDefault="00C9146E" w:rsidP="00C9146E"/>
        </w:tc>
        <w:tc>
          <w:tcPr>
            <w:tcW w:w="0" w:type="auto"/>
            <w:hideMark/>
          </w:tcPr>
          <w:p w14:paraId="1B568B50" w14:textId="77777777" w:rsidR="00C9146E" w:rsidRPr="00C9146E" w:rsidRDefault="00C9146E" w:rsidP="00C9146E"/>
        </w:tc>
        <w:tc>
          <w:tcPr>
            <w:tcW w:w="0" w:type="auto"/>
            <w:hideMark/>
          </w:tcPr>
          <w:p w14:paraId="622B3980" w14:textId="77777777" w:rsidR="00C9146E" w:rsidRPr="00C9146E" w:rsidRDefault="00C9146E" w:rsidP="00C9146E"/>
        </w:tc>
        <w:tc>
          <w:tcPr>
            <w:tcW w:w="0" w:type="auto"/>
            <w:hideMark/>
          </w:tcPr>
          <w:p w14:paraId="2F49E19B" w14:textId="77777777" w:rsidR="00C9146E" w:rsidRPr="00C9146E" w:rsidRDefault="00C9146E" w:rsidP="00C9146E"/>
        </w:tc>
        <w:tc>
          <w:tcPr>
            <w:tcW w:w="0" w:type="auto"/>
            <w:hideMark/>
          </w:tcPr>
          <w:p w14:paraId="4060C5AF" w14:textId="77777777" w:rsidR="00C9146E" w:rsidRPr="00C9146E" w:rsidRDefault="00C9146E" w:rsidP="00C9146E"/>
        </w:tc>
        <w:tc>
          <w:tcPr>
            <w:tcW w:w="0" w:type="auto"/>
            <w:hideMark/>
          </w:tcPr>
          <w:p w14:paraId="5B8CA443" w14:textId="77777777" w:rsidR="00C9146E" w:rsidRPr="00C9146E" w:rsidRDefault="00C9146E" w:rsidP="00C9146E"/>
        </w:tc>
        <w:tc>
          <w:tcPr>
            <w:tcW w:w="0" w:type="auto"/>
            <w:hideMark/>
          </w:tcPr>
          <w:p w14:paraId="3D868870" w14:textId="77777777" w:rsidR="00C9146E" w:rsidRPr="00C9146E" w:rsidRDefault="00C9146E" w:rsidP="00C9146E"/>
        </w:tc>
        <w:tc>
          <w:tcPr>
            <w:tcW w:w="0" w:type="auto"/>
            <w:hideMark/>
          </w:tcPr>
          <w:p w14:paraId="6D2D1251" w14:textId="77777777" w:rsidR="00C9146E" w:rsidRPr="00C9146E" w:rsidRDefault="00C9146E" w:rsidP="00C9146E"/>
        </w:tc>
        <w:tc>
          <w:tcPr>
            <w:tcW w:w="0" w:type="auto"/>
            <w:hideMark/>
          </w:tcPr>
          <w:p w14:paraId="7524A143" w14:textId="77777777" w:rsidR="00C9146E" w:rsidRPr="00C9146E" w:rsidRDefault="00C9146E" w:rsidP="00C9146E"/>
        </w:tc>
        <w:tc>
          <w:tcPr>
            <w:tcW w:w="0" w:type="auto"/>
            <w:hideMark/>
          </w:tcPr>
          <w:p w14:paraId="194B80A7" w14:textId="77777777" w:rsidR="00C9146E" w:rsidRPr="00C9146E" w:rsidRDefault="00C9146E" w:rsidP="00C9146E"/>
        </w:tc>
        <w:tc>
          <w:tcPr>
            <w:tcW w:w="0" w:type="auto"/>
            <w:hideMark/>
          </w:tcPr>
          <w:p w14:paraId="00933D25" w14:textId="77777777" w:rsidR="00C9146E" w:rsidRPr="00C9146E" w:rsidRDefault="00C9146E" w:rsidP="00C9146E"/>
        </w:tc>
        <w:tc>
          <w:tcPr>
            <w:tcW w:w="0" w:type="auto"/>
            <w:hideMark/>
          </w:tcPr>
          <w:p w14:paraId="2B9D69F1" w14:textId="77777777" w:rsidR="00C9146E" w:rsidRPr="00C9146E" w:rsidRDefault="00C9146E" w:rsidP="00C9146E"/>
        </w:tc>
        <w:tc>
          <w:tcPr>
            <w:tcW w:w="0" w:type="auto"/>
            <w:hideMark/>
          </w:tcPr>
          <w:p w14:paraId="50F6108D" w14:textId="77777777" w:rsidR="00C9146E" w:rsidRPr="00C9146E" w:rsidRDefault="00C9146E" w:rsidP="00C9146E"/>
        </w:tc>
        <w:tc>
          <w:tcPr>
            <w:tcW w:w="0" w:type="auto"/>
            <w:hideMark/>
          </w:tcPr>
          <w:p w14:paraId="0AE5D9F0" w14:textId="77777777" w:rsidR="00C9146E" w:rsidRPr="00C9146E" w:rsidRDefault="00C9146E" w:rsidP="00C9146E"/>
        </w:tc>
        <w:tc>
          <w:tcPr>
            <w:tcW w:w="0" w:type="auto"/>
            <w:hideMark/>
          </w:tcPr>
          <w:p w14:paraId="2EE68CC7" w14:textId="77777777" w:rsidR="00C9146E" w:rsidRPr="00C9146E" w:rsidRDefault="00C9146E" w:rsidP="00C9146E"/>
        </w:tc>
        <w:tc>
          <w:tcPr>
            <w:tcW w:w="0" w:type="auto"/>
            <w:hideMark/>
          </w:tcPr>
          <w:p w14:paraId="5DB377CC" w14:textId="77777777" w:rsidR="00C9146E" w:rsidRPr="00C9146E" w:rsidRDefault="00C9146E" w:rsidP="00C9146E"/>
        </w:tc>
        <w:tc>
          <w:tcPr>
            <w:tcW w:w="329" w:type="dxa"/>
            <w:hideMark/>
          </w:tcPr>
          <w:p w14:paraId="4907AE37" w14:textId="77777777" w:rsidR="00C9146E" w:rsidRPr="00C9146E" w:rsidRDefault="00C9146E" w:rsidP="00C9146E"/>
        </w:tc>
      </w:tr>
      <w:tr w:rsidR="00C9146E" w:rsidRPr="00C9146E" w14:paraId="029311C2" w14:textId="77777777" w:rsidTr="00C9146E">
        <w:tc>
          <w:tcPr>
            <w:tcW w:w="0" w:type="auto"/>
            <w:hideMark/>
          </w:tcPr>
          <w:p w14:paraId="6A13280F" w14:textId="77777777" w:rsidR="00C9146E" w:rsidRPr="00C9146E" w:rsidRDefault="00C9146E" w:rsidP="00C9146E">
            <w:r w:rsidRPr="00C9146E">
              <w:t>Prototypenentwicklung</w:t>
            </w:r>
          </w:p>
        </w:tc>
        <w:tc>
          <w:tcPr>
            <w:tcW w:w="0" w:type="auto"/>
            <w:hideMark/>
          </w:tcPr>
          <w:p w14:paraId="7BF4BA03" w14:textId="77777777" w:rsidR="00C9146E" w:rsidRPr="00C9146E" w:rsidRDefault="00C9146E" w:rsidP="00C9146E"/>
        </w:tc>
        <w:tc>
          <w:tcPr>
            <w:tcW w:w="0" w:type="auto"/>
            <w:hideMark/>
          </w:tcPr>
          <w:p w14:paraId="7690FAE0" w14:textId="77777777" w:rsidR="00C9146E" w:rsidRPr="00C9146E" w:rsidRDefault="00C9146E" w:rsidP="00C9146E"/>
        </w:tc>
        <w:tc>
          <w:tcPr>
            <w:tcW w:w="0" w:type="auto"/>
            <w:hideMark/>
          </w:tcPr>
          <w:p w14:paraId="32F551E5" w14:textId="77777777" w:rsidR="00C9146E" w:rsidRPr="00C9146E" w:rsidRDefault="00C9146E" w:rsidP="00C9146E"/>
        </w:tc>
        <w:tc>
          <w:tcPr>
            <w:tcW w:w="0" w:type="auto"/>
            <w:hideMark/>
          </w:tcPr>
          <w:p w14:paraId="08539509" w14:textId="77777777" w:rsidR="00C9146E" w:rsidRPr="00C9146E" w:rsidRDefault="00C9146E" w:rsidP="00C9146E"/>
        </w:tc>
        <w:tc>
          <w:tcPr>
            <w:tcW w:w="0" w:type="auto"/>
            <w:hideMark/>
          </w:tcPr>
          <w:p w14:paraId="098941C1" w14:textId="77777777" w:rsidR="00C9146E" w:rsidRPr="00C9146E" w:rsidRDefault="00C9146E" w:rsidP="00C9146E">
            <w:r w:rsidRPr="00C9146E">
              <w:t>█</w:t>
            </w:r>
          </w:p>
        </w:tc>
        <w:tc>
          <w:tcPr>
            <w:tcW w:w="0" w:type="auto"/>
            <w:hideMark/>
          </w:tcPr>
          <w:p w14:paraId="71AC4787" w14:textId="77777777" w:rsidR="00C9146E" w:rsidRPr="00C9146E" w:rsidRDefault="00C9146E" w:rsidP="00C9146E">
            <w:r w:rsidRPr="00C9146E">
              <w:t>█</w:t>
            </w:r>
          </w:p>
        </w:tc>
        <w:tc>
          <w:tcPr>
            <w:tcW w:w="0" w:type="auto"/>
            <w:hideMark/>
          </w:tcPr>
          <w:p w14:paraId="7940EBA4" w14:textId="77777777" w:rsidR="00C9146E" w:rsidRPr="00C9146E" w:rsidRDefault="00C9146E" w:rsidP="00C9146E">
            <w:r w:rsidRPr="00C9146E">
              <w:t>█</w:t>
            </w:r>
          </w:p>
        </w:tc>
        <w:tc>
          <w:tcPr>
            <w:tcW w:w="0" w:type="auto"/>
            <w:hideMark/>
          </w:tcPr>
          <w:p w14:paraId="4A9CFE78" w14:textId="77777777" w:rsidR="00C9146E" w:rsidRPr="00C9146E" w:rsidRDefault="00C9146E" w:rsidP="00C9146E">
            <w:r w:rsidRPr="00C9146E">
              <w:t>█</w:t>
            </w:r>
          </w:p>
        </w:tc>
        <w:tc>
          <w:tcPr>
            <w:tcW w:w="0" w:type="auto"/>
            <w:hideMark/>
          </w:tcPr>
          <w:p w14:paraId="03DB203B" w14:textId="77777777" w:rsidR="00C9146E" w:rsidRPr="00C9146E" w:rsidRDefault="00C9146E" w:rsidP="00C9146E">
            <w:r w:rsidRPr="00C9146E">
              <w:t>█</w:t>
            </w:r>
          </w:p>
        </w:tc>
        <w:tc>
          <w:tcPr>
            <w:tcW w:w="0" w:type="auto"/>
            <w:hideMark/>
          </w:tcPr>
          <w:p w14:paraId="08703AB9" w14:textId="77777777" w:rsidR="00C9146E" w:rsidRPr="00C9146E" w:rsidRDefault="00C9146E" w:rsidP="00C9146E">
            <w:r w:rsidRPr="00C9146E">
              <w:t>█</w:t>
            </w:r>
          </w:p>
        </w:tc>
        <w:tc>
          <w:tcPr>
            <w:tcW w:w="0" w:type="auto"/>
            <w:hideMark/>
          </w:tcPr>
          <w:p w14:paraId="54898307" w14:textId="77777777" w:rsidR="00C9146E" w:rsidRPr="00C9146E" w:rsidRDefault="00C9146E" w:rsidP="00C9146E"/>
        </w:tc>
        <w:tc>
          <w:tcPr>
            <w:tcW w:w="0" w:type="auto"/>
            <w:hideMark/>
          </w:tcPr>
          <w:p w14:paraId="3A7489BF" w14:textId="77777777" w:rsidR="00C9146E" w:rsidRPr="00C9146E" w:rsidRDefault="00C9146E" w:rsidP="00C9146E"/>
        </w:tc>
        <w:tc>
          <w:tcPr>
            <w:tcW w:w="0" w:type="auto"/>
            <w:hideMark/>
          </w:tcPr>
          <w:p w14:paraId="23D534F0" w14:textId="77777777" w:rsidR="00C9146E" w:rsidRPr="00C9146E" w:rsidRDefault="00C9146E" w:rsidP="00C9146E"/>
        </w:tc>
        <w:tc>
          <w:tcPr>
            <w:tcW w:w="0" w:type="auto"/>
            <w:hideMark/>
          </w:tcPr>
          <w:p w14:paraId="455C98C7" w14:textId="77777777" w:rsidR="00C9146E" w:rsidRPr="00C9146E" w:rsidRDefault="00C9146E" w:rsidP="00C9146E"/>
        </w:tc>
        <w:tc>
          <w:tcPr>
            <w:tcW w:w="0" w:type="auto"/>
            <w:hideMark/>
          </w:tcPr>
          <w:p w14:paraId="0C5DEFF9" w14:textId="77777777" w:rsidR="00C9146E" w:rsidRPr="00C9146E" w:rsidRDefault="00C9146E" w:rsidP="00C9146E"/>
        </w:tc>
        <w:tc>
          <w:tcPr>
            <w:tcW w:w="0" w:type="auto"/>
            <w:hideMark/>
          </w:tcPr>
          <w:p w14:paraId="0ACBE998" w14:textId="77777777" w:rsidR="00C9146E" w:rsidRPr="00C9146E" w:rsidRDefault="00C9146E" w:rsidP="00C9146E"/>
        </w:tc>
        <w:tc>
          <w:tcPr>
            <w:tcW w:w="0" w:type="auto"/>
            <w:hideMark/>
          </w:tcPr>
          <w:p w14:paraId="4BCD204B" w14:textId="77777777" w:rsidR="00C9146E" w:rsidRPr="00C9146E" w:rsidRDefault="00C9146E" w:rsidP="00C9146E"/>
        </w:tc>
        <w:tc>
          <w:tcPr>
            <w:tcW w:w="0" w:type="auto"/>
            <w:hideMark/>
          </w:tcPr>
          <w:p w14:paraId="175CC04E" w14:textId="77777777" w:rsidR="00C9146E" w:rsidRPr="00C9146E" w:rsidRDefault="00C9146E" w:rsidP="00C9146E"/>
        </w:tc>
        <w:tc>
          <w:tcPr>
            <w:tcW w:w="0" w:type="auto"/>
            <w:hideMark/>
          </w:tcPr>
          <w:p w14:paraId="5C4A28C1" w14:textId="77777777" w:rsidR="00C9146E" w:rsidRPr="00C9146E" w:rsidRDefault="00C9146E" w:rsidP="00C9146E"/>
        </w:tc>
        <w:tc>
          <w:tcPr>
            <w:tcW w:w="0" w:type="auto"/>
            <w:hideMark/>
          </w:tcPr>
          <w:p w14:paraId="240A6BB3" w14:textId="77777777" w:rsidR="00C9146E" w:rsidRPr="00C9146E" w:rsidRDefault="00C9146E" w:rsidP="00C9146E"/>
        </w:tc>
        <w:tc>
          <w:tcPr>
            <w:tcW w:w="0" w:type="auto"/>
            <w:hideMark/>
          </w:tcPr>
          <w:p w14:paraId="3ED287F8" w14:textId="77777777" w:rsidR="00C9146E" w:rsidRPr="00C9146E" w:rsidRDefault="00C9146E" w:rsidP="00C9146E"/>
        </w:tc>
        <w:tc>
          <w:tcPr>
            <w:tcW w:w="0" w:type="auto"/>
            <w:hideMark/>
          </w:tcPr>
          <w:p w14:paraId="2DB71C0C" w14:textId="77777777" w:rsidR="00C9146E" w:rsidRPr="00C9146E" w:rsidRDefault="00C9146E" w:rsidP="00C9146E"/>
        </w:tc>
        <w:tc>
          <w:tcPr>
            <w:tcW w:w="0" w:type="auto"/>
            <w:hideMark/>
          </w:tcPr>
          <w:p w14:paraId="64BBC1DD" w14:textId="77777777" w:rsidR="00C9146E" w:rsidRPr="00C9146E" w:rsidRDefault="00C9146E" w:rsidP="00C9146E"/>
        </w:tc>
        <w:tc>
          <w:tcPr>
            <w:tcW w:w="329" w:type="dxa"/>
            <w:hideMark/>
          </w:tcPr>
          <w:p w14:paraId="12091C65" w14:textId="77777777" w:rsidR="00C9146E" w:rsidRPr="00C9146E" w:rsidRDefault="00C9146E" w:rsidP="00C9146E"/>
        </w:tc>
      </w:tr>
      <w:tr w:rsidR="00C9146E" w:rsidRPr="00C9146E" w14:paraId="21016067" w14:textId="77777777" w:rsidTr="00C9146E">
        <w:tc>
          <w:tcPr>
            <w:tcW w:w="0" w:type="auto"/>
            <w:hideMark/>
          </w:tcPr>
          <w:p w14:paraId="5F1CE264" w14:textId="77777777" w:rsidR="00C9146E" w:rsidRPr="00C9146E" w:rsidRDefault="00C9146E" w:rsidP="00C9146E">
            <w:r w:rsidRPr="00C9146E">
              <w:t>Implementierung MVP</w:t>
            </w:r>
          </w:p>
        </w:tc>
        <w:tc>
          <w:tcPr>
            <w:tcW w:w="0" w:type="auto"/>
            <w:hideMark/>
          </w:tcPr>
          <w:p w14:paraId="722608E5" w14:textId="77777777" w:rsidR="00C9146E" w:rsidRPr="00C9146E" w:rsidRDefault="00C9146E" w:rsidP="00C9146E"/>
        </w:tc>
        <w:tc>
          <w:tcPr>
            <w:tcW w:w="0" w:type="auto"/>
            <w:hideMark/>
          </w:tcPr>
          <w:p w14:paraId="38301F9F" w14:textId="77777777" w:rsidR="00C9146E" w:rsidRPr="00C9146E" w:rsidRDefault="00C9146E" w:rsidP="00C9146E"/>
        </w:tc>
        <w:tc>
          <w:tcPr>
            <w:tcW w:w="0" w:type="auto"/>
            <w:hideMark/>
          </w:tcPr>
          <w:p w14:paraId="2939D5EE" w14:textId="77777777" w:rsidR="00C9146E" w:rsidRPr="00C9146E" w:rsidRDefault="00C9146E" w:rsidP="00C9146E"/>
        </w:tc>
        <w:tc>
          <w:tcPr>
            <w:tcW w:w="0" w:type="auto"/>
            <w:hideMark/>
          </w:tcPr>
          <w:p w14:paraId="2AD0C3A9" w14:textId="77777777" w:rsidR="00C9146E" w:rsidRPr="00C9146E" w:rsidRDefault="00C9146E" w:rsidP="00C9146E"/>
        </w:tc>
        <w:tc>
          <w:tcPr>
            <w:tcW w:w="0" w:type="auto"/>
            <w:hideMark/>
          </w:tcPr>
          <w:p w14:paraId="25EEE6B7" w14:textId="77777777" w:rsidR="00C9146E" w:rsidRPr="00C9146E" w:rsidRDefault="00C9146E" w:rsidP="00C9146E"/>
        </w:tc>
        <w:tc>
          <w:tcPr>
            <w:tcW w:w="0" w:type="auto"/>
            <w:hideMark/>
          </w:tcPr>
          <w:p w14:paraId="5915B66C" w14:textId="77777777" w:rsidR="00C9146E" w:rsidRPr="00C9146E" w:rsidRDefault="00C9146E" w:rsidP="00C9146E"/>
        </w:tc>
        <w:tc>
          <w:tcPr>
            <w:tcW w:w="0" w:type="auto"/>
            <w:hideMark/>
          </w:tcPr>
          <w:p w14:paraId="31043310" w14:textId="77777777" w:rsidR="00C9146E" w:rsidRPr="00C9146E" w:rsidRDefault="00C9146E" w:rsidP="00C9146E">
            <w:r w:rsidRPr="00C9146E">
              <w:t>█</w:t>
            </w:r>
          </w:p>
        </w:tc>
        <w:tc>
          <w:tcPr>
            <w:tcW w:w="0" w:type="auto"/>
            <w:hideMark/>
          </w:tcPr>
          <w:p w14:paraId="0927C0E3" w14:textId="77777777" w:rsidR="00C9146E" w:rsidRPr="00C9146E" w:rsidRDefault="00C9146E" w:rsidP="00C9146E">
            <w:r w:rsidRPr="00C9146E">
              <w:t>█</w:t>
            </w:r>
          </w:p>
        </w:tc>
        <w:tc>
          <w:tcPr>
            <w:tcW w:w="0" w:type="auto"/>
            <w:hideMark/>
          </w:tcPr>
          <w:p w14:paraId="551F704C" w14:textId="77777777" w:rsidR="00C9146E" w:rsidRPr="00C9146E" w:rsidRDefault="00C9146E" w:rsidP="00C9146E">
            <w:r w:rsidRPr="00C9146E">
              <w:t>█</w:t>
            </w:r>
          </w:p>
        </w:tc>
        <w:tc>
          <w:tcPr>
            <w:tcW w:w="0" w:type="auto"/>
            <w:hideMark/>
          </w:tcPr>
          <w:p w14:paraId="3223F76A" w14:textId="77777777" w:rsidR="00C9146E" w:rsidRPr="00C9146E" w:rsidRDefault="00C9146E" w:rsidP="00C9146E">
            <w:r w:rsidRPr="00C9146E">
              <w:t>█</w:t>
            </w:r>
          </w:p>
        </w:tc>
        <w:tc>
          <w:tcPr>
            <w:tcW w:w="0" w:type="auto"/>
            <w:hideMark/>
          </w:tcPr>
          <w:p w14:paraId="28D77540" w14:textId="77777777" w:rsidR="00C9146E" w:rsidRPr="00C9146E" w:rsidRDefault="00C9146E" w:rsidP="00C9146E">
            <w:r w:rsidRPr="00C9146E">
              <w:t>█</w:t>
            </w:r>
          </w:p>
        </w:tc>
        <w:tc>
          <w:tcPr>
            <w:tcW w:w="0" w:type="auto"/>
            <w:hideMark/>
          </w:tcPr>
          <w:p w14:paraId="6CB9E69F" w14:textId="77777777" w:rsidR="00C9146E" w:rsidRPr="00C9146E" w:rsidRDefault="00C9146E" w:rsidP="00C9146E">
            <w:r w:rsidRPr="00C9146E">
              <w:t>█</w:t>
            </w:r>
          </w:p>
        </w:tc>
        <w:tc>
          <w:tcPr>
            <w:tcW w:w="0" w:type="auto"/>
            <w:hideMark/>
          </w:tcPr>
          <w:p w14:paraId="32D161D1" w14:textId="77777777" w:rsidR="00C9146E" w:rsidRPr="00C9146E" w:rsidRDefault="00C9146E" w:rsidP="00C9146E">
            <w:r w:rsidRPr="00C9146E">
              <w:t>█</w:t>
            </w:r>
          </w:p>
        </w:tc>
        <w:tc>
          <w:tcPr>
            <w:tcW w:w="0" w:type="auto"/>
            <w:hideMark/>
          </w:tcPr>
          <w:p w14:paraId="25A252BD" w14:textId="77777777" w:rsidR="00C9146E" w:rsidRPr="00C9146E" w:rsidRDefault="00C9146E" w:rsidP="00C9146E">
            <w:r w:rsidRPr="00C9146E">
              <w:t>█</w:t>
            </w:r>
          </w:p>
        </w:tc>
        <w:tc>
          <w:tcPr>
            <w:tcW w:w="0" w:type="auto"/>
            <w:hideMark/>
          </w:tcPr>
          <w:p w14:paraId="5F4CDEE5" w14:textId="77777777" w:rsidR="00C9146E" w:rsidRPr="00C9146E" w:rsidRDefault="00C9146E" w:rsidP="00C9146E">
            <w:r w:rsidRPr="00C9146E">
              <w:t>█</w:t>
            </w:r>
          </w:p>
        </w:tc>
        <w:tc>
          <w:tcPr>
            <w:tcW w:w="0" w:type="auto"/>
            <w:hideMark/>
          </w:tcPr>
          <w:p w14:paraId="230FE6E9" w14:textId="77777777" w:rsidR="00C9146E" w:rsidRPr="00C9146E" w:rsidRDefault="00C9146E" w:rsidP="00C9146E"/>
        </w:tc>
        <w:tc>
          <w:tcPr>
            <w:tcW w:w="0" w:type="auto"/>
            <w:hideMark/>
          </w:tcPr>
          <w:p w14:paraId="341A4BD1" w14:textId="77777777" w:rsidR="00C9146E" w:rsidRPr="00C9146E" w:rsidRDefault="00C9146E" w:rsidP="00C9146E"/>
        </w:tc>
        <w:tc>
          <w:tcPr>
            <w:tcW w:w="0" w:type="auto"/>
            <w:hideMark/>
          </w:tcPr>
          <w:p w14:paraId="6FDB5C3A" w14:textId="77777777" w:rsidR="00C9146E" w:rsidRPr="00C9146E" w:rsidRDefault="00C9146E" w:rsidP="00C9146E"/>
        </w:tc>
        <w:tc>
          <w:tcPr>
            <w:tcW w:w="0" w:type="auto"/>
            <w:hideMark/>
          </w:tcPr>
          <w:p w14:paraId="4D6E0BF7" w14:textId="77777777" w:rsidR="00C9146E" w:rsidRPr="00C9146E" w:rsidRDefault="00C9146E" w:rsidP="00C9146E"/>
        </w:tc>
        <w:tc>
          <w:tcPr>
            <w:tcW w:w="0" w:type="auto"/>
            <w:hideMark/>
          </w:tcPr>
          <w:p w14:paraId="11CDD5FB" w14:textId="77777777" w:rsidR="00C9146E" w:rsidRPr="00C9146E" w:rsidRDefault="00C9146E" w:rsidP="00C9146E"/>
        </w:tc>
        <w:tc>
          <w:tcPr>
            <w:tcW w:w="0" w:type="auto"/>
            <w:hideMark/>
          </w:tcPr>
          <w:p w14:paraId="2096AA18" w14:textId="77777777" w:rsidR="00C9146E" w:rsidRPr="00C9146E" w:rsidRDefault="00C9146E" w:rsidP="00C9146E"/>
        </w:tc>
        <w:tc>
          <w:tcPr>
            <w:tcW w:w="0" w:type="auto"/>
            <w:hideMark/>
          </w:tcPr>
          <w:p w14:paraId="4F081F21" w14:textId="77777777" w:rsidR="00C9146E" w:rsidRPr="00C9146E" w:rsidRDefault="00C9146E" w:rsidP="00C9146E"/>
        </w:tc>
        <w:tc>
          <w:tcPr>
            <w:tcW w:w="0" w:type="auto"/>
            <w:hideMark/>
          </w:tcPr>
          <w:p w14:paraId="059F089D" w14:textId="77777777" w:rsidR="00C9146E" w:rsidRPr="00C9146E" w:rsidRDefault="00C9146E" w:rsidP="00C9146E"/>
        </w:tc>
        <w:tc>
          <w:tcPr>
            <w:tcW w:w="329" w:type="dxa"/>
            <w:hideMark/>
          </w:tcPr>
          <w:p w14:paraId="411A176C" w14:textId="77777777" w:rsidR="00C9146E" w:rsidRPr="00C9146E" w:rsidRDefault="00C9146E" w:rsidP="00C9146E"/>
        </w:tc>
      </w:tr>
      <w:tr w:rsidR="00C9146E" w:rsidRPr="00C9146E" w14:paraId="7723E9AE" w14:textId="77777777" w:rsidTr="00C9146E">
        <w:tc>
          <w:tcPr>
            <w:tcW w:w="0" w:type="auto"/>
            <w:hideMark/>
          </w:tcPr>
          <w:p w14:paraId="4CDC24E9" w14:textId="77777777" w:rsidR="00C9146E" w:rsidRPr="00C9146E" w:rsidRDefault="00C9146E" w:rsidP="00C9146E">
            <w:r w:rsidRPr="00C9146E">
              <w:t>Usability-Tests &amp; Optimierung</w:t>
            </w:r>
          </w:p>
        </w:tc>
        <w:tc>
          <w:tcPr>
            <w:tcW w:w="0" w:type="auto"/>
            <w:hideMark/>
          </w:tcPr>
          <w:p w14:paraId="3480E226" w14:textId="77777777" w:rsidR="00C9146E" w:rsidRPr="00C9146E" w:rsidRDefault="00C9146E" w:rsidP="00C9146E"/>
        </w:tc>
        <w:tc>
          <w:tcPr>
            <w:tcW w:w="0" w:type="auto"/>
            <w:hideMark/>
          </w:tcPr>
          <w:p w14:paraId="4F70AE09" w14:textId="77777777" w:rsidR="00C9146E" w:rsidRPr="00C9146E" w:rsidRDefault="00C9146E" w:rsidP="00C9146E"/>
        </w:tc>
        <w:tc>
          <w:tcPr>
            <w:tcW w:w="0" w:type="auto"/>
            <w:hideMark/>
          </w:tcPr>
          <w:p w14:paraId="30D16E21" w14:textId="77777777" w:rsidR="00C9146E" w:rsidRPr="00C9146E" w:rsidRDefault="00C9146E" w:rsidP="00C9146E"/>
        </w:tc>
        <w:tc>
          <w:tcPr>
            <w:tcW w:w="0" w:type="auto"/>
            <w:hideMark/>
          </w:tcPr>
          <w:p w14:paraId="6D7AC02D" w14:textId="77777777" w:rsidR="00C9146E" w:rsidRPr="00C9146E" w:rsidRDefault="00C9146E" w:rsidP="00C9146E"/>
        </w:tc>
        <w:tc>
          <w:tcPr>
            <w:tcW w:w="0" w:type="auto"/>
            <w:hideMark/>
          </w:tcPr>
          <w:p w14:paraId="192B7689" w14:textId="77777777" w:rsidR="00C9146E" w:rsidRPr="00C9146E" w:rsidRDefault="00C9146E" w:rsidP="00C9146E"/>
        </w:tc>
        <w:tc>
          <w:tcPr>
            <w:tcW w:w="0" w:type="auto"/>
            <w:hideMark/>
          </w:tcPr>
          <w:p w14:paraId="336F26BC" w14:textId="77777777" w:rsidR="00C9146E" w:rsidRPr="00C9146E" w:rsidRDefault="00C9146E" w:rsidP="00C9146E"/>
        </w:tc>
        <w:tc>
          <w:tcPr>
            <w:tcW w:w="0" w:type="auto"/>
            <w:hideMark/>
          </w:tcPr>
          <w:p w14:paraId="4A2DC048" w14:textId="77777777" w:rsidR="00C9146E" w:rsidRPr="00C9146E" w:rsidRDefault="00C9146E" w:rsidP="00C9146E"/>
        </w:tc>
        <w:tc>
          <w:tcPr>
            <w:tcW w:w="0" w:type="auto"/>
            <w:hideMark/>
          </w:tcPr>
          <w:p w14:paraId="583656A8" w14:textId="77777777" w:rsidR="00C9146E" w:rsidRPr="00C9146E" w:rsidRDefault="00C9146E" w:rsidP="00C9146E"/>
        </w:tc>
        <w:tc>
          <w:tcPr>
            <w:tcW w:w="0" w:type="auto"/>
            <w:hideMark/>
          </w:tcPr>
          <w:p w14:paraId="37A75654" w14:textId="77777777" w:rsidR="00C9146E" w:rsidRPr="00C9146E" w:rsidRDefault="00C9146E" w:rsidP="00C9146E"/>
        </w:tc>
        <w:tc>
          <w:tcPr>
            <w:tcW w:w="0" w:type="auto"/>
            <w:hideMark/>
          </w:tcPr>
          <w:p w14:paraId="29A7B28D" w14:textId="77777777" w:rsidR="00C9146E" w:rsidRPr="00C9146E" w:rsidRDefault="00C9146E" w:rsidP="00C9146E">
            <w:r w:rsidRPr="00C9146E">
              <w:t>█</w:t>
            </w:r>
          </w:p>
        </w:tc>
        <w:tc>
          <w:tcPr>
            <w:tcW w:w="0" w:type="auto"/>
            <w:hideMark/>
          </w:tcPr>
          <w:p w14:paraId="2179A37E" w14:textId="77777777" w:rsidR="00C9146E" w:rsidRPr="00C9146E" w:rsidRDefault="00C9146E" w:rsidP="00C9146E">
            <w:r w:rsidRPr="00C9146E">
              <w:t>█</w:t>
            </w:r>
          </w:p>
        </w:tc>
        <w:tc>
          <w:tcPr>
            <w:tcW w:w="0" w:type="auto"/>
            <w:hideMark/>
          </w:tcPr>
          <w:p w14:paraId="5281CB33" w14:textId="77777777" w:rsidR="00C9146E" w:rsidRPr="00C9146E" w:rsidRDefault="00C9146E" w:rsidP="00C9146E">
            <w:r w:rsidRPr="00C9146E">
              <w:t>█</w:t>
            </w:r>
          </w:p>
        </w:tc>
        <w:tc>
          <w:tcPr>
            <w:tcW w:w="0" w:type="auto"/>
            <w:hideMark/>
          </w:tcPr>
          <w:p w14:paraId="585D46BB" w14:textId="77777777" w:rsidR="00C9146E" w:rsidRPr="00C9146E" w:rsidRDefault="00C9146E" w:rsidP="00C9146E">
            <w:r w:rsidRPr="00C9146E">
              <w:t>█</w:t>
            </w:r>
          </w:p>
        </w:tc>
        <w:tc>
          <w:tcPr>
            <w:tcW w:w="0" w:type="auto"/>
            <w:hideMark/>
          </w:tcPr>
          <w:p w14:paraId="0D6F60A8" w14:textId="77777777" w:rsidR="00C9146E" w:rsidRPr="00C9146E" w:rsidRDefault="00C9146E" w:rsidP="00C9146E">
            <w:r w:rsidRPr="00C9146E">
              <w:t>█</w:t>
            </w:r>
          </w:p>
        </w:tc>
        <w:tc>
          <w:tcPr>
            <w:tcW w:w="0" w:type="auto"/>
            <w:hideMark/>
          </w:tcPr>
          <w:p w14:paraId="04DBD604" w14:textId="77777777" w:rsidR="00C9146E" w:rsidRPr="00C9146E" w:rsidRDefault="00C9146E" w:rsidP="00C9146E">
            <w:r w:rsidRPr="00C9146E">
              <w:t>█</w:t>
            </w:r>
          </w:p>
        </w:tc>
        <w:tc>
          <w:tcPr>
            <w:tcW w:w="0" w:type="auto"/>
            <w:hideMark/>
          </w:tcPr>
          <w:p w14:paraId="00AE07C9" w14:textId="77777777" w:rsidR="00C9146E" w:rsidRPr="00C9146E" w:rsidRDefault="00C9146E" w:rsidP="00C9146E">
            <w:r w:rsidRPr="00C9146E">
              <w:t>█</w:t>
            </w:r>
          </w:p>
        </w:tc>
        <w:tc>
          <w:tcPr>
            <w:tcW w:w="0" w:type="auto"/>
            <w:hideMark/>
          </w:tcPr>
          <w:p w14:paraId="2F6D6391" w14:textId="77777777" w:rsidR="00C9146E" w:rsidRPr="00C9146E" w:rsidRDefault="00C9146E" w:rsidP="00C9146E"/>
        </w:tc>
        <w:tc>
          <w:tcPr>
            <w:tcW w:w="0" w:type="auto"/>
            <w:hideMark/>
          </w:tcPr>
          <w:p w14:paraId="12917856" w14:textId="77777777" w:rsidR="00C9146E" w:rsidRPr="00C9146E" w:rsidRDefault="00C9146E" w:rsidP="00C9146E"/>
        </w:tc>
        <w:tc>
          <w:tcPr>
            <w:tcW w:w="0" w:type="auto"/>
            <w:hideMark/>
          </w:tcPr>
          <w:p w14:paraId="71C2453B" w14:textId="77777777" w:rsidR="00C9146E" w:rsidRPr="00C9146E" w:rsidRDefault="00C9146E" w:rsidP="00C9146E"/>
        </w:tc>
        <w:tc>
          <w:tcPr>
            <w:tcW w:w="0" w:type="auto"/>
            <w:hideMark/>
          </w:tcPr>
          <w:p w14:paraId="44E6E3A7" w14:textId="77777777" w:rsidR="00C9146E" w:rsidRPr="00C9146E" w:rsidRDefault="00C9146E" w:rsidP="00C9146E"/>
        </w:tc>
        <w:tc>
          <w:tcPr>
            <w:tcW w:w="0" w:type="auto"/>
            <w:hideMark/>
          </w:tcPr>
          <w:p w14:paraId="68B85F99" w14:textId="77777777" w:rsidR="00C9146E" w:rsidRPr="00C9146E" w:rsidRDefault="00C9146E" w:rsidP="00C9146E"/>
        </w:tc>
        <w:tc>
          <w:tcPr>
            <w:tcW w:w="0" w:type="auto"/>
            <w:hideMark/>
          </w:tcPr>
          <w:p w14:paraId="043859EF" w14:textId="77777777" w:rsidR="00C9146E" w:rsidRPr="00C9146E" w:rsidRDefault="00C9146E" w:rsidP="00C9146E"/>
        </w:tc>
        <w:tc>
          <w:tcPr>
            <w:tcW w:w="0" w:type="auto"/>
            <w:hideMark/>
          </w:tcPr>
          <w:p w14:paraId="00DEE824" w14:textId="77777777" w:rsidR="00C9146E" w:rsidRPr="00C9146E" w:rsidRDefault="00C9146E" w:rsidP="00C9146E"/>
        </w:tc>
        <w:tc>
          <w:tcPr>
            <w:tcW w:w="329" w:type="dxa"/>
            <w:hideMark/>
          </w:tcPr>
          <w:p w14:paraId="027C570B" w14:textId="77777777" w:rsidR="00C9146E" w:rsidRPr="00C9146E" w:rsidRDefault="00C9146E" w:rsidP="00C9146E"/>
        </w:tc>
      </w:tr>
      <w:tr w:rsidR="00C9146E" w:rsidRPr="00C9146E" w14:paraId="7D0812B8" w14:textId="77777777" w:rsidTr="00C9146E">
        <w:tc>
          <w:tcPr>
            <w:tcW w:w="0" w:type="auto"/>
            <w:hideMark/>
          </w:tcPr>
          <w:p w14:paraId="37C8B5C0" w14:textId="77777777" w:rsidR="00C9146E" w:rsidRPr="00C9146E" w:rsidRDefault="00C9146E" w:rsidP="00C9146E">
            <w:r w:rsidRPr="00C9146E">
              <w:t>Thesis schreiben &amp; Review</w:t>
            </w:r>
          </w:p>
        </w:tc>
        <w:tc>
          <w:tcPr>
            <w:tcW w:w="0" w:type="auto"/>
            <w:hideMark/>
          </w:tcPr>
          <w:p w14:paraId="29F169E2" w14:textId="77777777" w:rsidR="00C9146E" w:rsidRPr="00C9146E" w:rsidRDefault="00C9146E" w:rsidP="00C9146E"/>
        </w:tc>
        <w:tc>
          <w:tcPr>
            <w:tcW w:w="0" w:type="auto"/>
            <w:hideMark/>
          </w:tcPr>
          <w:p w14:paraId="2D77C27E" w14:textId="77777777" w:rsidR="00C9146E" w:rsidRPr="00C9146E" w:rsidRDefault="00C9146E" w:rsidP="00C9146E"/>
        </w:tc>
        <w:tc>
          <w:tcPr>
            <w:tcW w:w="0" w:type="auto"/>
            <w:hideMark/>
          </w:tcPr>
          <w:p w14:paraId="666D28DF" w14:textId="77777777" w:rsidR="00C9146E" w:rsidRPr="00C9146E" w:rsidRDefault="00C9146E" w:rsidP="00C9146E"/>
        </w:tc>
        <w:tc>
          <w:tcPr>
            <w:tcW w:w="0" w:type="auto"/>
            <w:hideMark/>
          </w:tcPr>
          <w:p w14:paraId="04C5EFB2" w14:textId="77777777" w:rsidR="00C9146E" w:rsidRPr="00C9146E" w:rsidRDefault="00C9146E" w:rsidP="00C9146E"/>
        </w:tc>
        <w:tc>
          <w:tcPr>
            <w:tcW w:w="0" w:type="auto"/>
            <w:hideMark/>
          </w:tcPr>
          <w:p w14:paraId="38893CBB" w14:textId="77777777" w:rsidR="00C9146E" w:rsidRPr="00C9146E" w:rsidRDefault="00C9146E" w:rsidP="00C9146E"/>
        </w:tc>
        <w:tc>
          <w:tcPr>
            <w:tcW w:w="0" w:type="auto"/>
            <w:hideMark/>
          </w:tcPr>
          <w:p w14:paraId="03EBAD33" w14:textId="77777777" w:rsidR="00C9146E" w:rsidRPr="00C9146E" w:rsidRDefault="00C9146E" w:rsidP="00C9146E"/>
        </w:tc>
        <w:tc>
          <w:tcPr>
            <w:tcW w:w="0" w:type="auto"/>
            <w:hideMark/>
          </w:tcPr>
          <w:p w14:paraId="03603A26" w14:textId="77777777" w:rsidR="00C9146E" w:rsidRPr="00C9146E" w:rsidRDefault="00C9146E" w:rsidP="00C9146E"/>
        </w:tc>
        <w:tc>
          <w:tcPr>
            <w:tcW w:w="0" w:type="auto"/>
            <w:hideMark/>
          </w:tcPr>
          <w:p w14:paraId="1DA37543" w14:textId="77777777" w:rsidR="00C9146E" w:rsidRPr="00C9146E" w:rsidRDefault="00C9146E" w:rsidP="00C9146E"/>
        </w:tc>
        <w:tc>
          <w:tcPr>
            <w:tcW w:w="0" w:type="auto"/>
            <w:hideMark/>
          </w:tcPr>
          <w:p w14:paraId="22D63A52" w14:textId="77777777" w:rsidR="00C9146E" w:rsidRPr="00C9146E" w:rsidRDefault="00C9146E" w:rsidP="00C9146E"/>
        </w:tc>
        <w:tc>
          <w:tcPr>
            <w:tcW w:w="0" w:type="auto"/>
            <w:hideMark/>
          </w:tcPr>
          <w:p w14:paraId="0F88315C" w14:textId="77777777" w:rsidR="00C9146E" w:rsidRPr="00C9146E" w:rsidRDefault="00C9146E" w:rsidP="00C9146E"/>
        </w:tc>
        <w:tc>
          <w:tcPr>
            <w:tcW w:w="0" w:type="auto"/>
            <w:hideMark/>
          </w:tcPr>
          <w:p w14:paraId="76DA5A87" w14:textId="77777777" w:rsidR="00C9146E" w:rsidRPr="00C9146E" w:rsidRDefault="00C9146E" w:rsidP="00C9146E"/>
        </w:tc>
        <w:tc>
          <w:tcPr>
            <w:tcW w:w="0" w:type="auto"/>
            <w:hideMark/>
          </w:tcPr>
          <w:p w14:paraId="31CFF184" w14:textId="77777777" w:rsidR="00C9146E" w:rsidRPr="00C9146E" w:rsidRDefault="00C9146E" w:rsidP="00C9146E">
            <w:r w:rsidRPr="00C9146E">
              <w:t>█</w:t>
            </w:r>
          </w:p>
        </w:tc>
        <w:tc>
          <w:tcPr>
            <w:tcW w:w="0" w:type="auto"/>
            <w:hideMark/>
          </w:tcPr>
          <w:p w14:paraId="11713431" w14:textId="77777777" w:rsidR="00C9146E" w:rsidRPr="00C9146E" w:rsidRDefault="00C9146E" w:rsidP="00C9146E">
            <w:r w:rsidRPr="00C9146E">
              <w:t>█</w:t>
            </w:r>
          </w:p>
        </w:tc>
        <w:tc>
          <w:tcPr>
            <w:tcW w:w="0" w:type="auto"/>
            <w:hideMark/>
          </w:tcPr>
          <w:p w14:paraId="3EEBEA1B" w14:textId="77777777" w:rsidR="00C9146E" w:rsidRPr="00C9146E" w:rsidRDefault="00C9146E" w:rsidP="00C9146E">
            <w:r w:rsidRPr="00C9146E">
              <w:t>█</w:t>
            </w:r>
          </w:p>
        </w:tc>
        <w:tc>
          <w:tcPr>
            <w:tcW w:w="0" w:type="auto"/>
            <w:hideMark/>
          </w:tcPr>
          <w:p w14:paraId="7B80F163" w14:textId="77777777" w:rsidR="00C9146E" w:rsidRPr="00C9146E" w:rsidRDefault="00C9146E" w:rsidP="00C9146E">
            <w:r w:rsidRPr="00C9146E">
              <w:t>█</w:t>
            </w:r>
          </w:p>
        </w:tc>
        <w:tc>
          <w:tcPr>
            <w:tcW w:w="0" w:type="auto"/>
            <w:hideMark/>
          </w:tcPr>
          <w:p w14:paraId="1CB94C2B" w14:textId="77777777" w:rsidR="00C9146E" w:rsidRPr="00C9146E" w:rsidRDefault="00C9146E" w:rsidP="00C9146E">
            <w:r w:rsidRPr="00C9146E">
              <w:t>█</w:t>
            </w:r>
          </w:p>
        </w:tc>
        <w:tc>
          <w:tcPr>
            <w:tcW w:w="0" w:type="auto"/>
            <w:hideMark/>
          </w:tcPr>
          <w:p w14:paraId="0BABC200" w14:textId="77777777" w:rsidR="00C9146E" w:rsidRPr="00C9146E" w:rsidRDefault="00C9146E" w:rsidP="00C9146E">
            <w:r w:rsidRPr="00C9146E">
              <w:t>█</w:t>
            </w:r>
          </w:p>
        </w:tc>
        <w:tc>
          <w:tcPr>
            <w:tcW w:w="0" w:type="auto"/>
            <w:hideMark/>
          </w:tcPr>
          <w:p w14:paraId="573E2C33" w14:textId="77777777" w:rsidR="00C9146E" w:rsidRPr="00C9146E" w:rsidRDefault="00C9146E" w:rsidP="00C9146E">
            <w:r w:rsidRPr="00C9146E">
              <w:t>█</w:t>
            </w:r>
          </w:p>
        </w:tc>
        <w:tc>
          <w:tcPr>
            <w:tcW w:w="0" w:type="auto"/>
            <w:hideMark/>
          </w:tcPr>
          <w:p w14:paraId="07329532" w14:textId="77777777" w:rsidR="00C9146E" w:rsidRPr="00C9146E" w:rsidRDefault="00C9146E" w:rsidP="00C9146E">
            <w:r w:rsidRPr="00C9146E">
              <w:t>█</w:t>
            </w:r>
          </w:p>
        </w:tc>
        <w:tc>
          <w:tcPr>
            <w:tcW w:w="0" w:type="auto"/>
            <w:hideMark/>
          </w:tcPr>
          <w:p w14:paraId="3A924B86" w14:textId="77777777" w:rsidR="00C9146E" w:rsidRPr="00C9146E" w:rsidRDefault="00C9146E" w:rsidP="00C9146E">
            <w:r w:rsidRPr="00C9146E">
              <w:t>█</w:t>
            </w:r>
          </w:p>
        </w:tc>
        <w:tc>
          <w:tcPr>
            <w:tcW w:w="0" w:type="auto"/>
            <w:hideMark/>
          </w:tcPr>
          <w:p w14:paraId="19681B8A" w14:textId="77777777" w:rsidR="00C9146E" w:rsidRPr="00C9146E" w:rsidRDefault="00C9146E" w:rsidP="00C9146E">
            <w:r w:rsidRPr="00C9146E">
              <w:t>█</w:t>
            </w:r>
          </w:p>
        </w:tc>
        <w:tc>
          <w:tcPr>
            <w:tcW w:w="0" w:type="auto"/>
            <w:hideMark/>
          </w:tcPr>
          <w:p w14:paraId="49F53807" w14:textId="77777777" w:rsidR="00C9146E" w:rsidRPr="00C9146E" w:rsidRDefault="00C9146E" w:rsidP="00C9146E">
            <w:r w:rsidRPr="00C9146E">
              <w:t>█</w:t>
            </w:r>
          </w:p>
        </w:tc>
        <w:tc>
          <w:tcPr>
            <w:tcW w:w="0" w:type="auto"/>
            <w:hideMark/>
          </w:tcPr>
          <w:p w14:paraId="5F73358A" w14:textId="77777777" w:rsidR="00C9146E" w:rsidRPr="00C9146E" w:rsidRDefault="00C9146E" w:rsidP="00C9146E"/>
        </w:tc>
        <w:tc>
          <w:tcPr>
            <w:tcW w:w="329" w:type="dxa"/>
            <w:hideMark/>
          </w:tcPr>
          <w:p w14:paraId="61D9D688" w14:textId="77777777" w:rsidR="00C9146E" w:rsidRPr="00C9146E" w:rsidRDefault="00C9146E" w:rsidP="00C9146E"/>
        </w:tc>
      </w:tr>
    </w:tbl>
    <w:p w14:paraId="26CFA28B" w14:textId="77777777" w:rsidR="00C9146E" w:rsidRDefault="00C9146E" w:rsidP="00C9146E">
      <w:pPr>
        <w:rPr>
          <w:b/>
          <w:bCs/>
        </w:rPr>
      </w:pPr>
    </w:p>
    <w:p w14:paraId="39C30B97" w14:textId="13EFF1DD" w:rsidR="00C9146E" w:rsidRPr="00C9146E" w:rsidRDefault="00C9146E" w:rsidP="00C9146E">
      <w:pPr>
        <w:rPr>
          <w:b/>
          <w:bCs/>
        </w:rPr>
      </w:pPr>
      <w:r w:rsidRPr="00C9146E">
        <w:rPr>
          <w:b/>
          <w:bCs/>
        </w:rPr>
        <w:t>Berücksichtigung von Pufferzeiten</w:t>
      </w:r>
    </w:p>
    <w:p w14:paraId="0AA06551" w14:textId="77777777" w:rsidR="00C9146E" w:rsidRPr="00C9146E" w:rsidRDefault="00C9146E" w:rsidP="00C9146E">
      <w:r w:rsidRPr="00C9146E">
        <w:t>Da in wissenschaftlichen Arbeiten oft unvorhersehbare Herausforderungen auftreten, wurden in den zentralen Phasen Pufferzeiten eingeplant. Besonders für die Datenanalyse, Usability-Tests und das finale Schreiben der Thesis stehen zusätzliche Wochen zur Verfügung, um eventuelle Verzögerungen zu kompensieren.</w:t>
      </w:r>
    </w:p>
    <w:p w14:paraId="465B9683" w14:textId="77777777" w:rsidR="00C9146E" w:rsidRPr="00C9146E" w:rsidRDefault="00C9146E" w:rsidP="00C9146E">
      <w:r w:rsidRPr="00C9146E">
        <w:t>Die längere Entwicklungs- und Testphase stellt sicher, dass die technische Umsetzung gründlich erfolgt und iterativ verbessert werden kann. Dies gewährleistet eine praxisnahe und robuste Implementierung der Webapplikation.</w:t>
      </w:r>
    </w:p>
    <w:p w14:paraId="42AA015F" w14:textId="77777777" w:rsidR="00C9146E" w:rsidRDefault="00C9146E" w:rsidP="00C9146E">
      <w:r w:rsidRPr="00C9146E">
        <w:lastRenderedPageBreak/>
        <w:t>Diese detaillierte Planung ermöglicht eine strukturierte Durchführung der Bachelorarbeit, wobei Forschung, Entwicklung und Optimierung in einem realistischen Zeitrahmen ablaufen.</w:t>
      </w:r>
    </w:p>
    <w:p w14:paraId="5944A734" w14:textId="77777777" w:rsidR="004962D3" w:rsidRDefault="004962D3" w:rsidP="00C9146E"/>
    <w:p w14:paraId="4AC1B88B" w14:textId="77777777" w:rsidR="004962D3" w:rsidRDefault="004962D3" w:rsidP="00C9146E"/>
    <w:p w14:paraId="2CDC0394" w14:textId="77777777" w:rsidR="004962D3" w:rsidRDefault="004962D3" w:rsidP="00C9146E"/>
    <w:p w14:paraId="57BD7D6D" w14:textId="5C8610ED" w:rsidR="004962D3" w:rsidRPr="004962D3" w:rsidRDefault="004962D3" w:rsidP="004962D3">
      <w:pPr>
        <w:pStyle w:val="berschrift1"/>
        <w:rPr>
          <w:highlight w:val="yellow"/>
        </w:rPr>
      </w:pPr>
      <w:r w:rsidRPr="004962D3">
        <w:rPr>
          <w:highlight w:val="yellow"/>
        </w:rPr>
        <w:t>Literaturverzeichnis</w:t>
      </w:r>
    </w:p>
    <w:p w14:paraId="2F585491" w14:textId="77777777" w:rsidR="004962D3" w:rsidRPr="004962D3" w:rsidRDefault="004962D3" w:rsidP="004962D3">
      <w:r w:rsidRPr="004962D3">
        <w:t xml:space="preserve">Die folgende Literatur wurde für die theoretische und methodische Fundierung dieser Arbeit ausgewählt. Sie umfasst wissenschaftliche Publikationen zu Webentwicklung, </w:t>
      </w:r>
      <w:proofErr w:type="spellStart"/>
      <w:r w:rsidRPr="004962D3">
        <w:t>Requirements</w:t>
      </w:r>
      <w:proofErr w:type="spellEnd"/>
      <w:r w:rsidRPr="004962D3">
        <w:t xml:space="preserve"> Engineering, Usability, Datenschutz und digitalen Lernplattformen.</w:t>
      </w:r>
    </w:p>
    <w:p w14:paraId="6AB0FC6A" w14:textId="77777777" w:rsidR="004962D3" w:rsidRPr="004962D3" w:rsidRDefault="004962D3" w:rsidP="004962D3">
      <w:pPr>
        <w:numPr>
          <w:ilvl w:val="0"/>
          <w:numId w:val="147"/>
        </w:numPr>
      </w:pPr>
      <w:r w:rsidRPr="004962D3">
        <w:rPr>
          <w:b/>
          <w:bCs/>
        </w:rPr>
        <w:t>Webentwicklung und Softwarearchitektur</w:t>
      </w:r>
    </w:p>
    <w:p w14:paraId="22D06220" w14:textId="77777777" w:rsidR="004962D3" w:rsidRPr="004962D3" w:rsidRDefault="004962D3" w:rsidP="004962D3">
      <w:pPr>
        <w:numPr>
          <w:ilvl w:val="1"/>
          <w:numId w:val="147"/>
        </w:numPr>
      </w:pPr>
      <w:r w:rsidRPr="004962D3">
        <w:t xml:space="preserve">Balzert, H. (2011). </w:t>
      </w:r>
      <w:r w:rsidRPr="004962D3">
        <w:rPr>
          <w:i/>
          <w:iCs/>
        </w:rPr>
        <w:t xml:space="preserve">Lehrbuch der Softwaretechnik: Basiskonzepte und </w:t>
      </w:r>
      <w:proofErr w:type="spellStart"/>
      <w:r w:rsidRPr="004962D3">
        <w:rPr>
          <w:i/>
          <w:iCs/>
        </w:rPr>
        <w:t>Requirements</w:t>
      </w:r>
      <w:proofErr w:type="spellEnd"/>
      <w:r w:rsidRPr="004962D3">
        <w:rPr>
          <w:i/>
          <w:iCs/>
        </w:rPr>
        <w:t xml:space="preserve"> Engineering</w:t>
      </w:r>
      <w:r w:rsidRPr="004962D3">
        <w:t xml:space="preserve"> (3. Aufl.). Spektrum Akademischer Verlag.</w:t>
      </w:r>
    </w:p>
    <w:p w14:paraId="2F512384" w14:textId="77777777" w:rsidR="004962D3" w:rsidRPr="004962D3" w:rsidRDefault="004962D3" w:rsidP="004962D3">
      <w:pPr>
        <w:numPr>
          <w:ilvl w:val="1"/>
          <w:numId w:val="147"/>
        </w:numPr>
      </w:pPr>
      <w:r w:rsidRPr="004962D3">
        <w:t xml:space="preserve">Feldmann, R. L. (2019). </w:t>
      </w:r>
      <w:r w:rsidRPr="004962D3">
        <w:rPr>
          <w:i/>
          <w:iCs/>
        </w:rPr>
        <w:t>Webbasierte Anwendungen: Konzeption und Entwicklung</w:t>
      </w:r>
      <w:r w:rsidRPr="004962D3">
        <w:t xml:space="preserve"> (2. Aufl.). Springer Vieweg.</w:t>
      </w:r>
    </w:p>
    <w:p w14:paraId="56CC5A24" w14:textId="77777777" w:rsidR="004962D3" w:rsidRPr="004962D3" w:rsidRDefault="004962D3" w:rsidP="004962D3">
      <w:pPr>
        <w:numPr>
          <w:ilvl w:val="1"/>
          <w:numId w:val="147"/>
        </w:numPr>
      </w:pPr>
      <w:r w:rsidRPr="004962D3">
        <w:rPr>
          <w:lang w:val="en-US"/>
        </w:rPr>
        <w:t xml:space="preserve">Vossen, G., &amp; </w:t>
      </w:r>
      <w:proofErr w:type="spellStart"/>
      <w:r w:rsidRPr="004962D3">
        <w:rPr>
          <w:lang w:val="en-US"/>
        </w:rPr>
        <w:t>Haselmann</w:t>
      </w:r>
      <w:proofErr w:type="spellEnd"/>
      <w:r w:rsidRPr="004962D3">
        <w:rPr>
          <w:lang w:val="en-US"/>
        </w:rPr>
        <w:t xml:space="preserve">, T. (2018). </w:t>
      </w:r>
      <w:r w:rsidRPr="004962D3">
        <w:rPr>
          <w:i/>
          <w:iCs/>
          <w:lang w:val="en-US"/>
        </w:rPr>
        <w:t>Web Application Development: A Complete Introduction to the Core Concepts of Web Applications and How to Implement Them in Practice.</w:t>
      </w:r>
      <w:r w:rsidRPr="004962D3">
        <w:rPr>
          <w:lang w:val="en-US"/>
        </w:rPr>
        <w:t xml:space="preserve"> </w:t>
      </w:r>
      <w:r w:rsidRPr="004962D3">
        <w:t xml:space="preserve">De Gruyter </w:t>
      </w:r>
      <w:proofErr w:type="spellStart"/>
      <w:r w:rsidRPr="004962D3">
        <w:t>Oldenbourg</w:t>
      </w:r>
      <w:proofErr w:type="spellEnd"/>
      <w:r w:rsidRPr="004962D3">
        <w:t>.</w:t>
      </w:r>
    </w:p>
    <w:p w14:paraId="78AAF316" w14:textId="77777777" w:rsidR="004962D3" w:rsidRPr="004962D3" w:rsidRDefault="004962D3" w:rsidP="004962D3">
      <w:pPr>
        <w:numPr>
          <w:ilvl w:val="1"/>
          <w:numId w:val="147"/>
        </w:numPr>
        <w:rPr>
          <w:lang w:val="en-US"/>
        </w:rPr>
      </w:pPr>
      <w:r w:rsidRPr="004962D3">
        <w:rPr>
          <w:lang w:val="en-US"/>
        </w:rPr>
        <w:t xml:space="preserve">Sommerville, I. (2015). </w:t>
      </w:r>
      <w:r w:rsidRPr="004962D3">
        <w:rPr>
          <w:i/>
          <w:iCs/>
          <w:lang w:val="en-US"/>
        </w:rPr>
        <w:t>Software Engineering</w:t>
      </w:r>
      <w:r w:rsidRPr="004962D3">
        <w:rPr>
          <w:lang w:val="en-US"/>
        </w:rPr>
        <w:t xml:space="preserve"> (10. </w:t>
      </w:r>
      <w:proofErr w:type="spellStart"/>
      <w:r w:rsidRPr="004962D3">
        <w:rPr>
          <w:lang w:val="en-US"/>
        </w:rPr>
        <w:t>Aufl</w:t>
      </w:r>
      <w:proofErr w:type="spellEnd"/>
      <w:r w:rsidRPr="004962D3">
        <w:rPr>
          <w:lang w:val="en-US"/>
        </w:rPr>
        <w:t>.). Pearson.</w:t>
      </w:r>
    </w:p>
    <w:p w14:paraId="513C954B" w14:textId="77777777" w:rsidR="004962D3" w:rsidRPr="004962D3" w:rsidRDefault="004962D3" w:rsidP="004962D3">
      <w:pPr>
        <w:numPr>
          <w:ilvl w:val="0"/>
          <w:numId w:val="147"/>
        </w:numPr>
      </w:pPr>
      <w:r w:rsidRPr="004962D3">
        <w:rPr>
          <w:b/>
          <w:bCs/>
        </w:rPr>
        <w:t>Usability und User Experience</w:t>
      </w:r>
    </w:p>
    <w:p w14:paraId="1C38334B" w14:textId="77777777" w:rsidR="004962D3" w:rsidRPr="004962D3" w:rsidRDefault="004962D3" w:rsidP="004962D3">
      <w:pPr>
        <w:numPr>
          <w:ilvl w:val="1"/>
          <w:numId w:val="147"/>
        </w:numPr>
      </w:pPr>
      <w:r w:rsidRPr="004962D3">
        <w:rPr>
          <w:lang w:val="en-US"/>
        </w:rPr>
        <w:t xml:space="preserve">Krug, S. (2014). </w:t>
      </w:r>
      <w:r w:rsidRPr="004962D3">
        <w:rPr>
          <w:i/>
          <w:iCs/>
          <w:lang w:val="en-US"/>
        </w:rPr>
        <w:t xml:space="preserve">Don't Make Me Think, Revisited: A </w:t>
      </w:r>
      <w:proofErr w:type="gramStart"/>
      <w:r w:rsidRPr="004962D3">
        <w:rPr>
          <w:i/>
          <w:iCs/>
          <w:lang w:val="en-US"/>
        </w:rPr>
        <w:t>Common Sense</w:t>
      </w:r>
      <w:proofErr w:type="gramEnd"/>
      <w:r w:rsidRPr="004962D3">
        <w:rPr>
          <w:i/>
          <w:iCs/>
          <w:lang w:val="en-US"/>
        </w:rPr>
        <w:t xml:space="preserve"> Approach to Web Usability</w:t>
      </w:r>
      <w:r w:rsidRPr="004962D3">
        <w:rPr>
          <w:lang w:val="en-US"/>
        </w:rPr>
        <w:t xml:space="preserve"> (3. </w:t>
      </w:r>
      <w:r w:rsidRPr="004962D3">
        <w:t>Aufl.). New Riders.</w:t>
      </w:r>
    </w:p>
    <w:p w14:paraId="33147DF1" w14:textId="77777777" w:rsidR="004962D3" w:rsidRPr="004962D3" w:rsidRDefault="004962D3" w:rsidP="004962D3">
      <w:pPr>
        <w:numPr>
          <w:ilvl w:val="1"/>
          <w:numId w:val="147"/>
        </w:numPr>
      </w:pPr>
      <w:r w:rsidRPr="004962D3">
        <w:rPr>
          <w:lang w:val="en-US"/>
        </w:rPr>
        <w:t xml:space="preserve">Nielsen, J. (2000). </w:t>
      </w:r>
      <w:r w:rsidRPr="004962D3">
        <w:rPr>
          <w:i/>
          <w:iCs/>
          <w:lang w:val="en-US"/>
        </w:rPr>
        <w:t>Designing Web Usability: The Practice of Simplicity.</w:t>
      </w:r>
      <w:r w:rsidRPr="004962D3">
        <w:rPr>
          <w:lang w:val="en-US"/>
        </w:rPr>
        <w:t xml:space="preserve"> </w:t>
      </w:r>
      <w:r w:rsidRPr="004962D3">
        <w:t>New Riders Publishing.</w:t>
      </w:r>
    </w:p>
    <w:p w14:paraId="34305B25" w14:textId="77777777" w:rsidR="004962D3" w:rsidRPr="004962D3" w:rsidRDefault="004962D3" w:rsidP="004962D3">
      <w:pPr>
        <w:numPr>
          <w:ilvl w:val="1"/>
          <w:numId w:val="147"/>
        </w:numPr>
        <w:rPr>
          <w:lang w:val="en-US"/>
        </w:rPr>
      </w:pPr>
      <w:r w:rsidRPr="004962D3">
        <w:rPr>
          <w:lang w:val="en-US"/>
        </w:rPr>
        <w:t xml:space="preserve">Klug, D., &amp; Schlote, E. (2021). </w:t>
      </w:r>
      <w:r w:rsidRPr="004962D3">
        <w:rPr>
          <w:i/>
          <w:iCs/>
          <w:lang w:val="en-US"/>
        </w:rPr>
        <w:t>Designing a Web Application for Simple and Collaborative Video Annotation That Meets Teaching Routines and Educational Requirements.</w:t>
      </w:r>
      <w:r w:rsidRPr="004962D3">
        <w:rPr>
          <w:lang w:val="en-US"/>
        </w:rPr>
        <w:t xml:space="preserve"> </w:t>
      </w:r>
      <w:proofErr w:type="spellStart"/>
      <w:r w:rsidRPr="004962D3">
        <w:rPr>
          <w:lang w:val="en-US"/>
        </w:rPr>
        <w:t>arXiv</w:t>
      </w:r>
      <w:proofErr w:type="spellEnd"/>
      <w:r w:rsidRPr="004962D3">
        <w:rPr>
          <w:lang w:val="en-US"/>
        </w:rPr>
        <w:t xml:space="preserve"> preprint arXiv:2105.04022.</w:t>
      </w:r>
    </w:p>
    <w:p w14:paraId="3E25770E" w14:textId="77777777" w:rsidR="004962D3" w:rsidRPr="004962D3" w:rsidRDefault="004962D3" w:rsidP="004962D3">
      <w:pPr>
        <w:numPr>
          <w:ilvl w:val="0"/>
          <w:numId w:val="147"/>
        </w:numPr>
      </w:pPr>
      <w:proofErr w:type="spellStart"/>
      <w:r w:rsidRPr="004962D3">
        <w:rPr>
          <w:b/>
          <w:bCs/>
        </w:rPr>
        <w:t>Requirements</w:t>
      </w:r>
      <w:proofErr w:type="spellEnd"/>
      <w:r w:rsidRPr="004962D3">
        <w:rPr>
          <w:b/>
          <w:bCs/>
        </w:rPr>
        <w:t xml:space="preserve"> Engineering und Softwareentwicklung</w:t>
      </w:r>
    </w:p>
    <w:p w14:paraId="3E551B0B" w14:textId="77777777" w:rsidR="004962D3" w:rsidRPr="004962D3" w:rsidRDefault="004962D3" w:rsidP="004962D3">
      <w:pPr>
        <w:numPr>
          <w:ilvl w:val="1"/>
          <w:numId w:val="147"/>
        </w:numPr>
      </w:pPr>
      <w:r w:rsidRPr="004962D3">
        <w:t xml:space="preserve">Pohl, K., &amp; Rupp, C. (2015). </w:t>
      </w:r>
      <w:r w:rsidRPr="004962D3">
        <w:rPr>
          <w:i/>
          <w:iCs/>
        </w:rPr>
        <w:t xml:space="preserve">Basiswissen </w:t>
      </w:r>
      <w:proofErr w:type="spellStart"/>
      <w:r w:rsidRPr="004962D3">
        <w:rPr>
          <w:i/>
          <w:iCs/>
        </w:rPr>
        <w:t>Requirements</w:t>
      </w:r>
      <w:proofErr w:type="spellEnd"/>
      <w:r w:rsidRPr="004962D3">
        <w:rPr>
          <w:i/>
          <w:iCs/>
        </w:rPr>
        <w:t xml:space="preserve"> Engineering: Aus- und Weiterbildung zum "Certified Professional </w:t>
      </w:r>
      <w:proofErr w:type="spellStart"/>
      <w:r w:rsidRPr="004962D3">
        <w:rPr>
          <w:i/>
          <w:iCs/>
        </w:rPr>
        <w:t>for</w:t>
      </w:r>
      <w:proofErr w:type="spellEnd"/>
      <w:r w:rsidRPr="004962D3">
        <w:rPr>
          <w:i/>
          <w:iCs/>
        </w:rPr>
        <w:t xml:space="preserve"> </w:t>
      </w:r>
      <w:proofErr w:type="spellStart"/>
      <w:r w:rsidRPr="004962D3">
        <w:rPr>
          <w:i/>
          <w:iCs/>
        </w:rPr>
        <w:t>Requirements</w:t>
      </w:r>
      <w:proofErr w:type="spellEnd"/>
      <w:r w:rsidRPr="004962D3">
        <w:rPr>
          <w:i/>
          <w:iCs/>
        </w:rPr>
        <w:t xml:space="preserve"> Engineering" – </w:t>
      </w:r>
      <w:proofErr w:type="spellStart"/>
      <w:r w:rsidRPr="004962D3">
        <w:rPr>
          <w:i/>
          <w:iCs/>
        </w:rPr>
        <w:t>Foundation</w:t>
      </w:r>
      <w:proofErr w:type="spellEnd"/>
      <w:r w:rsidRPr="004962D3">
        <w:rPr>
          <w:i/>
          <w:iCs/>
        </w:rPr>
        <w:t xml:space="preserve"> Level nach IREB-Standard</w:t>
      </w:r>
      <w:r w:rsidRPr="004962D3">
        <w:t xml:space="preserve"> (4., </w:t>
      </w:r>
      <w:proofErr w:type="spellStart"/>
      <w:r w:rsidRPr="004962D3">
        <w:t>überarb</w:t>
      </w:r>
      <w:proofErr w:type="spellEnd"/>
      <w:r w:rsidRPr="004962D3">
        <w:t xml:space="preserve">. Aufl.). </w:t>
      </w:r>
      <w:proofErr w:type="spellStart"/>
      <w:proofErr w:type="gramStart"/>
      <w:r w:rsidRPr="004962D3">
        <w:t>dpunkt.verlag</w:t>
      </w:r>
      <w:proofErr w:type="spellEnd"/>
      <w:proofErr w:type="gramEnd"/>
      <w:r w:rsidRPr="004962D3">
        <w:t>.</w:t>
      </w:r>
    </w:p>
    <w:p w14:paraId="61FB4F5C" w14:textId="77777777" w:rsidR="004962D3" w:rsidRPr="004962D3" w:rsidRDefault="004962D3" w:rsidP="004962D3">
      <w:pPr>
        <w:numPr>
          <w:ilvl w:val="1"/>
          <w:numId w:val="147"/>
        </w:numPr>
      </w:pPr>
      <w:r w:rsidRPr="004962D3">
        <w:t xml:space="preserve">Kuster, J., Bachmann, C., Huber, E., Hubmann, M., Lippmann, R., Schneider, E., Schneider, P., Witschi, U., &amp; Wüst, R. (2019). </w:t>
      </w:r>
      <w:r w:rsidRPr="004962D3">
        <w:rPr>
          <w:i/>
          <w:iCs/>
        </w:rPr>
        <w:t>Handbuch Projektmanagement.</w:t>
      </w:r>
      <w:r w:rsidRPr="004962D3">
        <w:t xml:space="preserve"> Springer Berlin Heidelberg.</w:t>
      </w:r>
    </w:p>
    <w:p w14:paraId="01205883" w14:textId="77777777" w:rsidR="004962D3" w:rsidRPr="004962D3" w:rsidRDefault="004962D3" w:rsidP="004962D3">
      <w:pPr>
        <w:numPr>
          <w:ilvl w:val="0"/>
          <w:numId w:val="147"/>
        </w:numPr>
      </w:pPr>
      <w:r w:rsidRPr="004962D3">
        <w:rPr>
          <w:b/>
          <w:bCs/>
        </w:rPr>
        <w:t>Digitale Lernplattformen und Wissensmanagement</w:t>
      </w:r>
    </w:p>
    <w:p w14:paraId="50F05622" w14:textId="77777777" w:rsidR="004962D3" w:rsidRPr="004962D3" w:rsidRDefault="004962D3" w:rsidP="004962D3">
      <w:pPr>
        <w:numPr>
          <w:ilvl w:val="1"/>
          <w:numId w:val="147"/>
        </w:numPr>
      </w:pPr>
      <w:r w:rsidRPr="004962D3">
        <w:lastRenderedPageBreak/>
        <w:t xml:space="preserve">Hansen, H. R., &amp; Neumann, G. (2005). </w:t>
      </w:r>
      <w:r w:rsidRPr="004962D3">
        <w:rPr>
          <w:i/>
          <w:iCs/>
        </w:rPr>
        <w:t>Wirtschaftsinformatik 2: Informationstechnik</w:t>
      </w:r>
      <w:r w:rsidRPr="004962D3">
        <w:t xml:space="preserve"> (9. Aufl.). Lucius &amp; Lucius.</w:t>
      </w:r>
    </w:p>
    <w:p w14:paraId="2F252734" w14:textId="77777777" w:rsidR="004962D3" w:rsidRPr="004962D3" w:rsidRDefault="004962D3" w:rsidP="004962D3">
      <w:pPr>
        <w:numPr>
          <w:ilvl w:val="1"/>
          <w:numId w:val="147"/>
        </w:numPr>
        <w:rPr>
          <w:lang w:val="en-US"/>
        </w:rPr>
      </w:pPr>
      <w:r w:rsidRPr="004962D3">
        <w:rPr>
          <w:lang w:val="en-US"/>
        </w:rPr>
        <w:t xml:space="preserve">Jumani, A. K., Sanjrani, A. A., Khoso, F. H., Memon, M. A., Mahar, M. H., &amp; Kumar, V. (2019). </w:t>
      </w:r>
      <w:r w:rsidRPr="004962D3">
        <w:rPr>
          <w:i/>
          <w:iCs/>
          <w:lang w:val="en-US"/>
        </w:rPr>
        <w:t>Generic Framework of Knowledge-Based Learning: Designing and Deploying of Web Application.</w:t>
      </w:r>
      <w:r w:rsidRPr="004962D3">
        <w:rPr>
          <w:lang w:val="en-US"/>
        </w:rPr>
        <w:t xml:space="preserve"> </w:t>
      </w:r>
      <w:proofErr w:type="spellStart"/>
      <w:r w:rsidRPr="004962D3">
        <w:rPr>
          <w:lang w:val="en-US"/>
        </w:rPr>
        <w:t>arXiv</w:t>
      </w:r>
      <w:proofErr w:type="spellEnd"/>
      <w:r w:rsidRPr="004962D3">
        <w:rPr>
          <w:lang w:val="en-US"/>
        </w:rPr>
        <w:t xml:space="preserve"> preprint arXiv:1909.11767.</w:t>
      </w:r>
    </w:p>
    <w:p w14:paraId="3F5DB475" w14:textId="77777777" w:rsidR="004962D3" w:rsidRPr="004962D3" w:rsidRDefault="004962D3" w:rsidP="004962D3">
      <w:pPr>
        <w:numPr>
          <w:ilvl w:val="0"/>
          <w:numId w:val="147"/>
        </w:numPr>
      </w:pPr>
      <w:r w:rsidRPr="004962D3">
        <w:rPr>
          <w:b/>
          <w:bCs/>
        </w:rPr>
        <w:t>Datenschutz und Sicherheit in Webanwendungen</w:t>
      </w:r>
    </w:p>
    <w:p w14:paraId="08E0B9AF" w14:textId="77777777" w:rsidR="004962D3" w:rsidRPr="004962D3" w:rsidRDefault="004962D3" w:rsidP="004962D3">
      <w:pPr>
        <w:numPr>
          <w:ilvl w:val="1"/>
          <w:numId w:val="147"/>
        </w:numPr>
      </w:pPr>
      <w:proofErr w:type="spellStart"/>
      <w:r w:rsidRPr="004962D3">
        <w:t>Tanenbaum</w:t>
      </w:r>
      <w:proofErr w:type="spellEnd"/>
      <w:r w:rsidRPr="004962D3">
        <w:t xml:space="preserve">, A. S. (2016). </w:t>
      </w:r>
      <w:r w:rsidRPr="004962D3">
        <w:rPr>
          <w:i/>
          <w:iCs/>
        </w:rPr>
        <w:t>Moderne Betriebssysteme</w:t>
      </w:r>
      <w:r w:rsidRPr="004962D3">
        <w:t xml:space="preserve"> (4. Aufl.). Pearson Studium.</w:t>
      </w:r>
    </w:p>
    <w:p w14:paraId="3040257F" w14:textId="77777777" w:rsidR="004962D3" w:rsidRPr="004962D3" w:rsidRDefault="004962D3" w:rsidP="004962D3">
      <w:pPr>
        <w:numPr>
          <w:ilvl w:val="1"/>
          <w:numId w:val="147"/>
        </w:numPr>
      </w:pPr>
      <w:r w:rsidRPr="004962D3">
        <w:rPr>
          <w:lang w:val="en-US"/>
        </w:rPr>
        <w:t xml:space="preserve">Robson, R., &amp; McCartan, K. (2016). </w:t>
      </w:r>
      <w:r w:rsidRPr="004962D3">
        <w:rPr>
          <w:i/>
          <w:iCs/>
          <w:lang w:val="en-US"/>
        </w:rPr>
        <w:t>Real World Research</w:t>
      </w:r>
      <w:r w:rsidRPr="004962D3">
        <w:rPr>
          <w:lang w:val="en-US"/>
        </w:rPr>
        <w:t xml:space="preserve"> (4. </w:t>
      </w:r>
      <w:r w:rsidRPr="004962D3">
        <w:t>Aufl.). Wiley.</w:t>
      </w:r>
    </w:p>
    <w:p w14:paraId="27EB5873" w14:textId="77777777" w:rsidR="004962D3" w:rsidRPr="004962D3" w:rsidRDefault="004962D3" w:rsidP="004962D3">
      <w:pPr>
        <w:numPr>
          <w:ilvl w:val="1"/>
          <w:numId w:val="147"/>
        </w:numPr>
      </w:pPr>
      <w:proofErr w:type="spellStart"/>
      <w:r w:rsidRPr="004962D3">
        <w:t>Schawel</w:t>
      </w:r>
      <w:proofErr w:type="spellEnd"/>
      <w:r w:rsidRPr="004962D3">
        <w:t xml:space="preserve">, C., &amp; Billing, F. (2012). </w:t>
      </w:r>
      <w:r w:rsidRPr="004962D3">
        <w:rPr>
          <w:i/>
          <w:iCs/>
        </w:rPr>
        <w:t>Top 100 Management Tools: Das wichtigste Buch eines Managers; von ABC-Analyse bis Zielvereinbarung</w:t>
      </w:r>
      <w:r w:rsidRPr="004962D3">
        <w:t xml:space="preserve"> (4., </w:t>
      </w:r>
      <w:proofErr w:type="spellStart"/>
      <w:r w:rsidRPr="004962D3">
        <w:t>überarb</w:t>
      </w:r>
      <w:proofErr w:type="spellEnd"/>
      <w:r w:rsidRPr="004962D3">
        <w:t>. Aufl.). Springer Gabler.</w:t>
      </w:r>
    </w:p>
    <w:p w14:paraId="5A39DEE3" w14:textId="1E444D8F" w:rsidR="004962D3" w:rsidRPr="004962D3" w:rsidRDefault="004962D3" w:rsidP="004962D3">
      <w:r w:rsidRPr="004962D3">
        <w:t>Diese Literatur deckt die wesentlichen Konzepte der Arbeit ab, einschließlich der technischen und methodischen Grundlagen für die Umsetzung der geplanten Webapplikation.</w:t>
      </w:r>
    </w:p>
    <w:p w14:paraId="51FB582A" w14:textId="77777777" w:rsidR="004F087C" w:rsidRPr="00654296" w:rsidRDefault="004F087C">
      <w:pPr>
        <w:spacing w:line="240" w:lineRule="auto"/>
        <w:rPr>
          <w:b/>
          <w:kern w:val="28"/>
          <w:sz w:val="32"/>
        </w:rPr>
      </w:pPr>
      <w:bookmarkStart w:id="7" w:name="_Toc179541548"/>
      <w:r w:rsidRPr="00654296">
        <w:br w:type="page"/>
      </w:r>
    </w:p>
    <w:bookmarkEnd w:id="7" w:displacedByCustomXml="next"/>
    <w:sdt>
      <w:sdtPr>
        <w:rPr>
          <w:b w:val="0"/>
          <w:kern w:val="0"/>
          <w:sz w:val="22"/>
          <w:lang w:val="en-GB"/>
        </w:rPr>
        <w:tag w:val="CitaviBibliography"/>
        <w:id w:val="118118788"/>
        <w:placeholder>
          <w:docPart w:val="DefaultPlaceholder_-1854013440"/>
        </w:placeholder>
      </w:sdtPr>
      <w:sdtContent>
        <w:p w14:paraId="0665FB9B" w14:textId="77777777" w:rsidR="00FF2C93" w:rsidRPr="00B0372C" w:rsidRDefault="000761CF" w:rsidP="00FF2C93">
          <w:pPr>
            <w:pStyle w:val="CitaviBibliographyHeading"/>
            <w:rPr>
              <w:lang w:val="en-GB"/>
            </w:rPr>
          </w:pPr>
          <w:r w:rsidRPr="00B0372C">
            <w:rPr>
              <w:lang w:val="en-GB"/>
            </w:rPr>
            <w:fldChar w:fldCharType="begin"/>
          </w:r>
          <w:r w:rsidRPr="00B0372C">
            <w:rPr>
              <w:lang w:val="en-GB"/>
            </w:rPr>
            <w:instrText>ADDIN CitaviBibliography</w:instrText>
          </w:r>
          <w:r w:rsidRPr="00B0372C">
            <w:rPr>
              <w:lang w:val="en-GB"/>
            </w:rPr>
            <w:fldChar w:fldCharType="separate"/>
          </w:r>
          <w:proofErr w:type="spellStart"/>
          <w:r w:rsidR="00FF2C93" w:rsidRPr="00B0372C">
            <w:rPr>
              <w:lang w:val="en-GB"/>
            </w:rPr>
            <w:t>Literaturverzeichnis</w:t>
          </w:r>
          <w:proofErr w:type="spellEnd"/>
        </w:p>
        <w:p w14:paraId="3188BDED" w14:textId="77777777" w:rsidR="00521C98" w:rsidRPr="00654296" w:rsidRDefault="00521C98" w:rsidP="00521C98">
          <w:pPr>
            <w:pStyle w:val="CitaviBibliographyEntry"/>
            <w:rPr>
              <w:rFonts w:cs="Arial"/>
              <w:szCs w:val="22"/>
            </w:rPr>
          </w:pPr>
          <w:bookmarkStart w:id="8" w:name="_CTVL001ac1976a805f3467f86cc368ba7e04278"/>
          <w:r w:rsidRPr="00654296">
            <w:rPr>
              <w:rFonts w:cs="Arial"/>
              <w:szCs w:val="22"/>
            </w:rPr>
            <w:t xml:space="preserve">Balzert, H. (2011). </w:t>
          </w:r>
          <w:r w:rsidRPr="00654296">
            <w:rPr>
              <w:i/>
              <w:iCs/>
            </w:rPr>
            <w:t xml:space="preserve">Lehrbuch der Softwaretechnik: Basiskonzepte und </w:t>
          </w:r>
          <w:proofErr w:type="spellStart"/>
          <w:r w:rsidRPr="00654296">
            <w:rPr>
              <w:i/>
              <w:iCs/>
            </w:rPr>
            <w:t>Requirements</w:t>
          </w:r>
          <w:proofErr w:type="spellEnd"/>
          <w:r w:rsidRPr="00654296">
            <w:rPr>
              <w:i/>
              <w:iCs/>
            </w:rPr>
            <w:t xml:space="preserve"> Engineering</w:t>
          </w:r>
          <w:r w:rsidRPr="00654296">
            <w:rPr>
              <w:rFonts w:cs="Arial"/>
              <w:szCs w:val="22"/>
            </w:rPr>
            <w:t xml:space="preserve"> (3. Aufl.). Spektrum Akademischer Verlag.</w:t>
          </w:r>
        </w:p>
        <w:p w14:paraId="65EB0DD4" w14:textId="77777777" w:rsidR="00521C98" w:rsidRPr="00521C98" w:rsidRDefault="00521C98" w:rsidP="00521C98">
          <w:pPr>
            <w:pStyle w:val="CitaviBibliographyEntry"/>
            <w:rPr>
              <w:rFonts w:cs="Arial"/>
              <w:szCs w:val="22"/>
              <w:lang w:val="en-US"/>
            </w:rPr>
          </w:pPr>
          <w:r w:rsidRPr="00654296">
            <w:rPr>
              <w:rFonts w:cs="Arial"/>
              <w:szCs w:val="22"/>
            </w:rPr>
            <w:t xml:space="preserve">Feldmann, R. L. (2019). </w:t>
          </w:r>
          <w:r w:rsidRPr="00654296">
            <w:rPr>
              <w:i/>
              <w:iCs/>
            </w:rPr>
            <w:t>Webbasierte Anwendungen: Konzeption und Entwicklung</w:t>
          </w:r>
          <w:r w:rsidRPr="00654296">
            <w:rPr>
              <w:rFonts w:cs="Arial"/>
              <w:szCs w:val="22"/>
            </w:rPr>
            <w:t xml:space="preserve"> (2. </w:t>
          </w:r>
          <w:proofErr w:type="spellStart"/>
          <w:r w:rsidRPr="00521C98">
            <w:rPr>
              <w:rFonts w:cs="Arial"/>
              <w:szCs w:val="22"/>
              <w:lang w:val="en-US"/>
            </w:rPr>
            <w:t>Aufl</w:t>
          </w:r>
          <w:proofErr w:type="spellEnd"/>
          <w:r w:rsidRPr="00521C98">
            <w:rPr>
              <w:rFonts w:cs="Arial"/>
              <w:szCs w:val="22"/>
              <w:lang w:val="en-US"/>
            </w:rPr>
            <w:t>.). Springer Vieweg.</w:t>
          </w:r>
        </w:p>
        <w:p w14:paraId="057E6AF7" w14:textId="77777777" w:rsidR="00521C98" w:rsidRPr="00521C98" w:rsidRDefault="00521C98" w:rsidP="00521C98">
          <w:pPr>
            <w:pStyle w:val="CitaviBibliographyEntry"/>
            <w:rPr>
              <w:rFonts w:cs="Arial"/>
              <w:szCs w:val="22"/>
              <w:lang w:val="en-US"/>
            </w:rPr>
          </w:pPr>
          <w:r w:rsidRPr="00521C98">
            <w:rPr>
              <w:rFonts w:cs="Arial"/>
              <w:szCs w:val="22"/>
              <w:lang w:val="en-US"/>
            </w:rPr>
            <w:t xml:space="preserve">Krug, S. (2014). </w:t>
          </w:r>
          <w:r w:rsidRPr="00521C98">
            <w:rPr>
              <w:i/>
              <w:iCs/>
              <w:lang w:val="en-US"/>
            </w:rPr>
            <w:t>Don't Make Me Think, Revisited: A Common Sense Approach to Web Usability</w:t>
          </w:r>
          <w:r w:rsidRPr="00521C98">
            <w:rPr>
              <w:rFonts w:cs="Arial"/>
              <w:szCs w:val="22"/>
              <w:lang w:val="en-US"/>
            </w:rPr>
            <w:t xml:space="preserve"> (3. Aufl.). New Riders.</w:t>
          </w:r>
        </w:p>
        <w:p w14:paraId="5DDA3D40" w14:textId="77777777" w:rsidR="00521C98" w:rsidRPr="00521C98" w:rsidRDefault="00521C98" w:rsidP="00521C98">
          <w:pPr>
            <w:pStyle w:val="CitaviBibliographyEntry"/>
            <w:rPr>
              <w:rFonts w:cs="Arial"/>
              <w:szCs w:val="22"/>
              <w:lang w:val="en-US"/>
            </w:rPr>
          </w:pPr>
          <w:r w:rsidRPr="00521C98">
            <w:rPr>
              <w:rFonts w:cs="Arial"/>
              <w:szCs w:val="22"/>
              <w:lang w:val="en-US"/>
            </w:rPr>
            <w:t xml:space="preserve">Nielsen, J. (2000). </w:t>
          </w:r>
          <w:r w:rsidRPr="00521C98">
            <w:rPr>
              <w:i/>
              <w:iCs/>
              <w:lang w:val="en-US"/>
            </w:rPr>
            <w:t>Designing Web Usability: The Practice of Simplicity</w:t>
          </w:r>
          <w:r w:rsidRPr="00521C98">
            <w:rPr>
              <w:rFonts w:cs="Arial"/>
              <w:szCs w:val="22"/>
              <w:lang w:val="en-US"/>
            </w:rPr>
            <w:t>. New Riders Publishing.</w:t>
          </w:r>
        </w:p>
        <w:p w14:paraId="186CB0F2" w14:textId="77777777" w:rsidR="00521C98" w:rsidRPr="00521C98" w:rsidRDefault="00521C98" w:rsidP="00521C98">
          <w:pPr>
            <w:pStyle w:val="CitaviBibliographyEntry"/>
            <w:rPr>
              <w:rFonts w:cs="Arial"/>
              <w:szCs w:val="22"/>
              <w:lang w:val="en-US"/>
            </w:rPr>
          </w:pPr>
          <w:r w:rsidRPr="00521C98">
            <w:rPr>
              <w:rFonts w:cs="Arial"/>
              <w:szCs w:val="22"/>
              <w:lang w:val="en-US"/>
            </w:rPr>
            <w:t xml:space="preserve">Robson, R. &amp; McCartan, K. (2016). </w:t>
          </w:r>
          <w:r w:rsidRPr="00521C98">
            <w:rPr>
              <w:i/>
              <w:iCs/>
              <w:lang w:val="en-US"/>
            </w:rPr>
            <w:t>Real World Research</w:t>
          </w:r>
          <w:r w:rsidRPr="00521C98">
            <w:rPr>
              <w:rFonts w:cs="Arial"/>
              <w:szCs w:val="22"/>
              <w:lang w:val="en-US"/>
            </w:rPr>
            <w:t xml:space="preserve"> (4. Aufl.). Wiley.</w:t>
          </w:r>
        </w:p>
        <w:p w14:paraId="1CCCEE96" w14:textId="77777777" w:rsidR="00521C98" w:rsidRPr="00654296" w:rsidRDefault="00521C98" w:rsidP="00521C98">
          <w:pPr>
            <w:pStyle w:val="CitaviBibliographyEntry"/>
            <w:rPr>
              <w:rFonts w:cs="Arial"/>
              <w:szCs w:val="22"/>
            </w:rPr>
          </w:pPr>
          <w:r w:rsidRPr="00521C98">
            <w:rPr>
              <w:rFonts w:cs="Arial"/>
              <w:szCs w:val="22"/>
              <w:lang w:val="en-US"/>
            </w:rPr>
            <w:t xml:space="preserve">Sommerville, I. (2015). </w:t>
          </w:r>
          <w:r w:rsidRPr="00521C98">
            <w:rPr>
              <w:i/>
              <w:iCs/>
              <w:lang w:val="en-US"/>
            </w:rPr>
            <w:t>Software Engineering</w:t>
          </w:r>
          <w:r w:rsidRPr="00521C98">
            <w:rPr>
              <w:rFonts w:cs="Arial"/>
              <w:szCs w:val="22"/>
              <w:lang w:val="en-US"/>
            </w:rPr>
            <w:t xml:space="preserve"> (10. </w:t>
          </w:r>
          <w:r w:rsidRPr="00654296">
            <w:rPr>
              <w:rFonts w:cs="Arial"/>
              <w:szCs w:val="22"/>
            </w:rPr>
            <w:t>Aufl.). Pearson.</w:t>
          </w:r>
        </w:p>
        <w:p w14:paraId="7CE9AC95" w14:textId="77777777" w:rsidR="00521C98" w:rsidRPr="00654296" w:rsidRDefault="00521C98" w:rsidP="00521C98">
          <w:pPr>
            <w:pStyle w:val="CitaviBibliographyEntry"/>
            <w:rPr>
              <w:rFonts w:cs="Arial"/>
              <w:szCs w:val="22"/>
            </w:rPr>
          </w:pPr>
          <w:r w:rsidRPr="00654296">
            <w:rPr>
              <w:rFonts w:cs="Arial"/>
              <w:szCs w:val="22"/>
            </w:rPr>
            <w:t xml:space="preserve">Vossen, G. &amp; Haselmann, T. (2018). </w:t>
          </w:r>
          <w:r w:rsidRPr="00521C98">
            <w:rPr>
              <w:i/>
              <w:iCs/>
              <w:lang w:val="en-US"/>
            </w:rPr>
            <w:t>Web Application Development: A Complete Introduction to the Core Concepts of Web Applications and How to Implement Them in Practice</w:t>
          </w:r>
          <w:r w:rsidRPr="00521C98">
            <w:rPr>
              <w:rFonts w:cs="Arial"/>
              <w:szCs w:val="22"/>
              <w:lang w:val="en-US"/>
            </w:rPr>
            <w:t xml:space="preserve">. </w:t>
          </w:r>
          <w:r w:rsidRPr="00654296">
            <w:rPr>
              <w:rFonts w:cs="Arial"/>
              <w:szCs w:val="22"/>
            </w:rPr>
            <w:t xml:space="preserve">De Gruyter </w:t>
          </w:r>
          <w:proofErr w:type="spellStart"/>
          <w:r w:rsidRPr="00654296">
            <w:rPr>
              <w:rFonts w:cs="Arial"/>
              <w:szCs w:val="22"/>
            </w:rPr>
            <w:t>Oldenbourg</w:t>
          </w:r>
          <w:proofErr w:type="spellEnd"/>
          <w:r w:rsidRPr="00654296">
            <w:rPr>
              <w:rFonts w:cs="Arial"/>
              <w:szCs w:val="22"/>
            </w:rPr>
            <w:t>.</w:t>
          </w:r>
        </w:p>
        <w:p w14:paraId="2B8EC3E5" w14:textId="77777777" w:rsidR="00521C98" w:rsidRPr="00654296" w:rsidRDefault="00521C98" w:rsidP="00521C98">
          <w:pPr>
            <w:pStyle w:val="CitaviBibliographyEntry"/>
            <w:rPr>
              <w:rFonts w:cs="Arial"/>
              <w:szCs w:val="22"/>
            </w:rPr>
          </w:pPr>
          <w:r w:rsidRPr="00654296">
            <w:rPr>
              <w:rFonts w:cs="Arial"/>
              <w:szCs w:val="22"/>
            </w:rPr>
            <w:t xml:space="preserve">Hansen, H. R., &amp; Neumann, G. (2005). </w:t>
          </w:r>
          <w:r w:rsidRPr="00654296">
            <w:rPr>
              <w:i/>
              <w:iCs/>
            </w:rPr>
            <w:t>Wirtschaftsinformatik 2: Informationstechnik</w:t>
          </w:r>
          <w:r w:rsidRPr="00654296">
            <w:rPr>
              <w:rFonts w:cs="Arial"/>
              <w:szCs w:val="22"/>
            </w:rPr>
            <w:t xml:space="preserve"> (9. Aufl.). Lucius &amp; Lucius.</w:t>
          </w:r>
        </w:p>
        <w:p w14:paraId="1EFDF419" w14:textId="77777777" w:rsidR="00521C98" w:rsidRPr="00654296" w:rsidRDefault="00521C98" w:rsidP="00521C98">
          <w:pPr>
            <w:pStyle w:val="CitaviBibliographyEntry"/>
            <w:rPr>
              <w:rFonts w:cs="Arial"/>
              <w:szCs w:val="22"/>
            </w:rPr>
          </w:pPr>
          <w:proofErr w:type="spellStart"/>
          <w:r w:rsidRPr="00654296">
            <w:rPr>
              <w:rFonts w:cs="Arial"/>
              <w:szCs w:val="22"/>
            </w:rPr>
            <w:t>Tanenbaum</w:t>
          </w:r>
          <w:proofErr w:type="spellEnd"/>
          <w:r w:rsidRPr="00654296">
            <w:rPr>
              <w:rFonts w:cs="Arial"/>
              <w:szCs w:val="22"/>
            </w:rPr>
            <w:t xml:space="preserve">, A. S. (2016). </w:t>
          </w:r>
          <w:r w:rsidRPr="00654296">
            <w:rPr>
              <w:i/>
              <w:iCs/>
            </w:rPr>
            <w:t>Moderne Betriebssysteme</w:t>
          </w:r>
          <w:r w:rsidRPr="00654296">
            <w:rPr>
              <w:rFonts w:cs="Arial"/>
              <w:szCs w:val="22"/>
            </w:rPr>
            <w:t xml:space="preserve"> (4. Aufl.). Pearson Studium.</w:t>
          </w:r>
        </w:p>
        <w:p w14:paraId="0F8A16A3" w14:textId="77777777" w:rsidR="00521C98" w:rsidRPr="00654296" w:rsidRDefault="00521C98" w:rsidP="00521C98">
          <w:pPr>
            <w:pStyle w:val="CitaviBibliographyEntry"/>
            <w:rPr>
              <w:rFonts w:cs="Arial"/>
              <w:szCs w:val="22"/>
            </w:rPr>
          </w:pPr>
          <w:r w:rsidRPr="00654296">
            <w:rPr>
              <w:rFonts w:cs="Arial"/>
              <w:szCs w:val="22"/>
            </w:rPr>
            <w:t xml:space="preserve">Pohl, K., &amp; Rupp, C. (2015). </w:t>
          </w:r>
          <w:r w:rsidRPr="00654296">
            <w:rPr>
              <w:i/>
              <w:iCs/>
            </w:rPr>
            <w:t xml:space="preserve">Basiswissen </w:t>
          </w:r>
          <w:proofErr w:type="spellStart"/>
          <w:r w:rsidRPr="00654296">
            <w:rPr>
              <w:i/>
              <w:iCs/>
            </w:rPr>
            <w:t>Requirements</w:t>
          </w:r>
          <w:proofErr w:type="spellEnd"/>
          <w:r w:rsidRPr="00654296">
            <w:rPr>
              <w:i/>
              <w:iCs/>
            </w:rPr>
            <w:t xml:space="preserve"> Engineering: Aus- und Weiterbildung zum "Certified Professional </w:t>
          </w:r>
          <w:proofErr w:type="spellStart"/>
          <w:r w:rsidRPr="00654296">
            <w:rPr>
              <w:i/>
              <w:iCs/>
            </w:rPr>
            <w:t>for</w:t>
          </w:r>
          <w:proofErr w:type="spellEnd"/>
          <w:r w:rsidRPr="00654296">
            <w:rPr>
              <w:i/>
              <w:iCs/>
            </w:rPr>
            <w:t xml:space="preserve"> </w:t>
          </w:r>
          <w:proofErr w:type="spellStart"/>
          <w:r w:rsidRPr="00654296">
            <w:rPr>
              <w:i/>
              <w:iCs/>
            </w:rPr>
            <w:t>Requirements</w:t>
          </w:r>
          <w:proofErr w:type="spellEnd"/>
          <w:r w:rsidRPr="00654296">
            <w:rPr>
              <w:i/>
              <w:iCs/>
            </w:rPr>
            <w:t xml:space="preserve"> Engineering" – </w:t>
          </w:r>
          <w:proofErr w:type="spellStart"/>
          <w:r w:rsidRPr="00654296">
            <w:rPr>
              <w:i/>
              <w:iCs/>
            </w:rPr>
            <w:t>Foundation</w:t>
          </w:r>
          <w:proofErr w:type="spellEnd"/>
          <w:r w:rsidRPr="00654296">
            <w:rPr>
              <w:i/>
              <w:iCs/>
            </w:rPr>
            <w:t xml:space="preserve"> Level nach IREB-Standard</w:t>
          </w:r>
          <w:r w:rsidRPr="00654296">
            <w:rPr>
              <w:rFonts w:cs="Arial"/>
              <w:szCs w:val="22"/>
            </w:rPr>
            <w:t xml:space="preserve"> (4., </w:t>
          </w:r>
          <w:proofErr w:type="spellStart"/>
          <w:r w:rsidRPr="00654296">
            <w:rPr>
              <w:rFonts w:cs="Arial"/>
              <w:szCs w:val="22"/>
            </w:rPr>
            <w:t>überarb</w:t>
          </w:r>
          <w:proofErr w:type="spellEnd"/>
          <w:r w:rsidRPr="00654296">
            <w:rPr>
              <w:rFonts w:cs="Arial"/>
              <w:szCs w:val="22"/>
            </w:rPr>
            <w:t xml:space="preserve">. Aufl.). </w:t>
          </w:r>
          <w:proofErr w:type="spellStart"/>
          <w:proofErr w:type="gramStart"/>
          <w:r w:rsidRPr="00654296">
            <w:rPr>
              <w:rFonts w:cs="Arial"/>
              <w:szCs w:val="22"/>
            </w:rPr>
            <w:t>dpunkt.verlag</w:t>
          </w:r>
          <w:proofErr w:type="spellEnd"/>
          <w:proofErr w:type="gramEnd"/>
          <w:r w:rsidRPr="00654296">
            <w:rPr>
              <w:rFonts w:cs="Arial"/>
              <w:szCs w:val="22"/>
            </w:rPr>
            <w:t>.</w:t>
          </w:r>
        </w:p>
        <w:p w14:paraId="3F931D7E" w14:textId="77777777" w:rsidR="00521C98" w:rsidRPr="00654296" w:rsidRDefault="00521C98" w:rsidP="00521C98">
          <w:pPr>
            <w:pStyle w:val="CitaviBibliographyEntry"/>
            <w:rPr>
              <w:rFonts w:cs="Arial"/>
              <w:szCs w:val="22"/>
            </w:rPr>
          </w:pPr>
          <w:proofErr w:type="spellStart"/>
          <w:r w:rsidRPr="00654296">
            <w:rPr>
              <w:rFonts w:cs="Arial"/>
              <w:szCs w:val="22"/>
            </w:rPr>
            <w:t>Schawel</w:t>
          </w:r>
          <w:proofErr w:type="spellEnd"/>
          <w:r w:rsidRPr="00654296">
            <w:rPr>
              <w:rFonts w:cs="Arial"/>
              <w:szCs w:val="22"/>
            </w:rPr>
            <w:t xml:space="preserve">, C., &amp; Billing, F. (2012). </w:t>
          </w:r>
          <w:r w:rsidRPr="00654296">
            <w:rPr>
              <w:i/>
              <w:iCs/>
            </w:rPr>
            <w:t>Top 100 Management Tools: Das wichtigste Buch eines Managers; von ABC-Analyse bis Zielvereinbarung</w:t>
          </w:r>
          <w:r w:rsidRPr="00654296">
            <w:rPr>
              <w:rFonts w:cs="Arial"/>
              <w:szCs w:val="22"/>
            </w:rPr>
            <w:t xml:space="preserve"> (4., </w:t>
          </w:r>
          <w:proofErr w:type="spellStart"/>
          <w:r w:rsidRPr="00654296">
            <w:rPr>
              <w:rFonts w:cs="Arial"/>
              <w:szCs w:val="22"/>
            </w:rPr>
            <w:t>überarb</w:t>
          </w:r>
          <w:proofErr w:type="spellEnd"/>
          <w:r w:rsidRPr="00654296">
            <w:rPr>
              <w:rFonts w:cs="Arial"/>
              <w:szCs w:val="22"/>
            </w:rPr>
            <w:t>. Aufl.). Springer Gabler.</w:t>
          </w:r>
        </w:p>
        <w:p w14:paraId="09DF400C" w14:textId="77777777" w:rsidR="00521C98" w:rsidRPr="00521C98" w:rsidRDefault="00521C98" w:rsidP="00521C98">
          <w:pPr>
            <w:pStyle w:val="CitaviBibliographyEntry"/>
            <w:rPr>
              <w:rFonts w:cs="Arial"/>
              <w:szCs w:val="22"/>
              <w:lang w:val="en-US"/>
            </w:rPr>
          </w:pPr>
          <w:r w:rsidRPr="00654296">
            <w:rPr>
              <w:rFonts w:cs="Arial"/>
              <w:szCs w:val="22"/>
            </w:rPr>
            <w:t xml:space="preserve">Kuster, J., Bachmann, C., Huber, E., Hubmann, M., Lippmann, R., Schneider, E., Schneider, P., Witschi, U., &amp; Wüst, R. (2019). </w:t>
          </w:r>
          <w:proofErr w:type="spellStart"/>
          <w:r w:rsidRPr="00521C98">
            <w:rPr>
              <w:i/>
              <w:iCs/>
              <w:lang w:val="en-US"/>
            </w:rPr>
            <w:t>Handbuch</w:t>
          </w:r>
          <w:proofErr w:type="spellEnd"/>
          <w:r w:rsidRPr="00521C98">
            <w:rPr>
              <w:i/>
              <w:iCs/>
              <w:lang w:val="en-US"/>
            </w:rPr>
            <w:t xml:space="preserve"> </w:t>
          </w:r>
          <w:proofErr w:type="spellStart"/>
          <w:r w:rsidRPr="00521C98">
            <w:rPr>
              <w:i/>
              <w:iCs/>
              <w:lang w:val="en-US"/>
            </w:rPr>
            <w:t>Projektmanagement</w:t>
          </w:r>
          <w:proofErr w:type="spellEnd"/>
          <w:r w:rsidRPr="00521C98">
            <w:rPr>
              <w:rFonts w:cs="Arial"/>
              <w:szCs w:val="22"/>
              <w:lang w:val="en-US"/>
            </w:rPr>
            <w:t>. Springer Berlin Heidelberg.</w:t>
          </w:r>
        </w:p>
        <w:p w14:paraId="54A8B498" w14:textId="77777777" w:rsidR="00521C98" w:rsidRPr="00521C98" w:rsidRDefault="00521C98" w:rsidP="00521C98">
          <w:pPr>
            <w:pStyle w:val="CitaviBibliographyEntry"/>
            <w:rPr>
              <w:rFonts w:cs="Arial"/>
              <w:szCs w:val="22"/>
              <w:lang w:val="en-US"/>
            </w:rPr>
          </w:pPr>
          <w:r w:rsidRPr="00521C98">
            <w:rPr>
              <w:rFonts w:cs="Arial"/>
              <w:szCs w:val="22"/>
              <w:lang w:val="en-US"/>
            </w:rPr>
            <w:t xml:space="preserve">Klug, D., &amp; Schlote, E. (2021). </w:t>
          </w:r>
          <w:r w:rsidRPr="00521C98">
            <w:rPr>
              <w:i/>
              <w:iCs/>
              <w:lang w:val="en-US"/>
            </w:rPr>
            <w:t>Designing a Web Application for Simple and Collaborative Video Annotation That Meets Teaching Routines and Educational Requirements.</w:t>
          </w:r>
          <w:r w:rsidRPr="00521C98">
            <w:rPr>
              <w:rFonts w:cs="Arial"/>
              <w:szCs w:val="22"/>
              <w:lang w:val="en-US"/>
            </w:rPr>
            <w:t xml:space="preserve"> arXiv preprint arXiv:2105.04022.</w:t>
          </w:r>
        </w:p>
        <w:p w14:paraId="767DFF7A" w14:textId="26E52A1D" w:rsidR="000761CF" w:rsidRPr="00521C98" w:rsidRDefault="00521C98" w:rsidP="00521C98">
          <w:pPr>
            <w:pStyle w:val="CitaviBibliographyEntry"/>
            <w:rPr>
              <w:rFonts w:cs="Arial"/>
              <w:szCs w:val="22"/>
              <w:lang w:val="en-US"/>
            </w:rPr>
          </w:pPr>
          <w:r w:rsidRPr="00521C98">
            <w:rPr>
              <w:rFonts w:cs="Arial"/>
              <w:szCs w:val="22"/>
              <w:lang w:val="en-US"/>
            </w:rPr>
            <w:t xml:space="preserve">Jumani, A. K., Sanjrani, A. A., Khoso, F. H., Memon, M. A., Mahar, M. H., &amp; Kumar, V. (2019). </w:t>
          </w:r>
          <w:r w:rsidRPr="00521C98">
            <w:rPr>
              <w:i/>
              <w:iCs/>
              <w:lang w:val="en-US"/>
            </w:rPr>
            <w:t>Generic Framework of Knowledge-Based Learning: Designing and Deploying of Web Application.</w:t>
          </w:r>
          <w:r w:rsidRPr="00521C98">
            <w:rPr>
              <w:rFonts w:cs="Arial"/>
              <w:szCs w:val="22"/>
              <w:lang w:val="en-US"/>
            </w:rPr>
            <w:t xml:space="preserve"> </w:t>
          </w:r>
          <w:proofErr w:type="spellStart"/>
          <w:r w:rsidRPr="00521C98">
            <w:rPr>
              <w:rFonts w:cs="Arial"/>
              <w:szCs w:val="22"/>
              <w:lang w:val="en-US"/>
            </w:rPr>
            <w:t>arXiv</w:t>
          </w:r>
          <w:proofErr w:type="spellEnd"/>
          <w:r w:rsidRPr="00521C98">
            <w:rPr>
              <w:rFonts w:cs="Arial"/>
              <w:szCs w:val="22"/>
              <w:lang w:val="en-US"/>
            </w:rPr>
            <w:t xml:space="preserve"> preprint arXiv:1909.11767.</w:t>
          </w:r>
          <w:bookmarkEnd w:id="8"/>
          <w:r w:rsidR="000761CF" w:rsidRPr="00B0372C">
            <w:rPr>
              <w:lang w:val="en-GB"/>
            </w:rPr>
            <w:fldChar w:fldCharType="end"/>
          </w:r>
        </w:p>
      </w:sdtContent>
    </w:sdt>
    <w:p w14:paraId="036B5550" w14:textId="77777777" w:rsidR="000761CF" w:rsidRPr="00654296" w:rsidRDefault="000761CF" w:rsidP="000761CF">
      <w:pPr>
        <w:rPr>
          <w:lang w:val="en-US"/>
        </w:rPr>
      </w:pPr>
    </w:p>
    <w:sectPr w:rsidR="000761CF" w:rsidRPr="00654296">
      <w:headerReference w:type="default" r:id="rId12"/>
      <w:pgSz w:w="11906" w:h="16838" w:code="9"/>
      <w:pgMar w:top="1418" w:right="1701" w:bottom="1134" w:left="141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192B85" w14:textId="77777777" w:rsidR="00495975" w:rsidRDefault="00495975">
      <w:r>
        <w:separator/>
      </w:r>
    </w:p>
  </w:endnote>
  <w:endnote w:type="continuationSeparator" w:id="0">
    <w:p w14:paraId="09F9A90B" w14:textId="77777777" w:rsidR="00495975" w:rsidRDefault="00495975">
      <w:r>
        <w:continuationSeparator/>
      </w:r>
    </w:p>
  </w:endnote>
  <w:endnote w:type="continuationNotice" w:id="1">
    <w:p w14:paraId="511BF9AF" w14:textId="77777777" w:rsidR="00495975" w:rsidRDefault="004959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73A08D" w14:textId="77777777" w:rsidR="00495975" w:rsidRDefault="00495975">
      <w:r>
        <w:separator/>
      </w:r>
    </w:p>
  </w:footnote>
  <w:footnote w:type="continuationSeparator" w:id="0">
    <w:p w14:paraId="7D0046A0" w14:textId="77777777" w:rsidR="00495975" w:rsidRDefault="00495975">
      <w:r>
        <w:continuationSeparator/>
      </w:r>
    </w:p>
  </w:footnote>
  <w:footnote w:type="continuationNotice" w:id="1">
    <w:p w14:paraId="091B9E29" w14:textId="77777777" w:rsidR="00495975" w:rsidRDefault="0049597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7D4257" w14:textId="77777777" w:rsidR="00B015CB" w:rsidRDefault="00B015CB">
    <w:pPr>
      <w:pStyle w:val="Kopfzeile"/>
      <w:pBdr>
        <w:bottom w:val="single" w:sz="4" w:space="1" w:color="auto"/>
      </w:pBdr>
      <w:tabs>
        <w:tab w:val="clear" w:pos="9072"/>
        <w:tab w:val="right" w:pos="8789"/>
      </w:tabs>
      <w:rPr>
        <w:sz w:val="20"/>
      </w:rPr>
    </w:pPr>
    <w:r>
      <w:rPr>
        <w:sz w:val="20"/>
      </w:rPr>
      <w:tab/>
    </w:r>
    <w:r>
      <w:rPr>
        <w:sz w:val="20"/>
      </w:rPr>
      <w:tab/>
      <w:t xml:space="preserve">Page </w:t>
    </w:r>
    <w:r>
      <w:rPr>
        <w:sz w:val="20"/>
      </w:rPr>
      <w:fldChar w:fldCharType="begin"/>
    </w:r>
    <w:r>
      <w:rPr>
        <w:sz w:val="20"/>
      </w:rPr>
      <w:instrText xml:space="preserve"> </w:instrText>
    </w:r>
    <w:r w:rsidR="0034789A">
      <w:rPr>
        <w:sz w:val="20"/>
      </w:rPr>
      <w:instrText>PAGE</w:instrText>
    </w:r>
    <w:r>
      <w:rPr>
        <w:sz w:val="20"/>
      </w:rPr>
      <w:instrText xml:space="preserve"> </w:instrText>
    </w:r>
    <w:r>
      <w:rPr>
        <w:sz w:val="20"/>
      </w:rPr>
      <w:fldChar w:fldCharType="separate"/>
    </w:r>
    <w:r w:rsidR="00AB40A6">
      <w:rPr>
        <w:noProof/>
        <w:sz w:val="20"/>
      </w:rPr>
      <w:t>7</w:t>
    </w:r>
    <w:r>
      <w:rPr>
        <w:sz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32816"/>
    <w:multiLevelType w:val="singleLevel"/>
    <w:tmpl w:val="771C1152"/>
    <w:lvl w:ilvl="0">
      <w:start w:val="1"/>
      <w:numFmt w:val="lowerLetter"/>
      <w:pStyle w:val="berschrift5"/>
      <w:lvlText w:val="%1)"/>
      <w:lvlJc w:val="left"/>
      <w:pPr>
        <w:tabs>
          <w:tab w:val="num" w:pos="708"/>
        </w:tabs>
        <w:ind w:left="708" w:hanging="708"/>
      </w:pPr>
      <w:rPr>
        <w:rFonts w:hint="default"/>
      </w:rPr>
    </w:lvl>
  </w:abstractNum>
  <w:abstractNum w:abstractNumId="1" w15:restartNumberingAfterBreak="0">
    <w:nsid w:val="04945F46"/>
    <w:multiLevelType w:val="multilevel"/>
    <w:tmpl w:val="ACDA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C52589"/>
    <w:multiLevelType w:val="multilevel"/>
    <w:tmpl w:val="6CBA7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FA727C"/>
    <w:multiLevelType w:val="multilevel"/>
    <w:tmpl w:val="B7D4E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D93D0A"/>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F21C6"/>
    <w:multiLevelType w:val="multilevel"/>
    <w:tmpl w:val="A4D86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1215B1"/>
    <w:multiLevelType w:val="multilevel"/>
    <w:tmpl w:val="B2866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2F1228"/>
    <w:multiLevelType w:val="multilevel"/>
    <w:tmpl w:val="54CEF4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375E1C"/>
    <w:multiLevelType w:val="multilevel"/>
    <w:tmpl w:val="4D02C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B938F6"/>
    <w:multiLevelType w:val="multilevel"/>
    <w:tmpl w:val="062E87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D3A1F4F"/>
    <w:multiLevelType w:val="multilevel"/>
    <w:tmpl w:val="9E3855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EA03DFA"/>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FF7025"/>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F590A48"/>
    <w:multiLevelType w:val="multilevel"/>
    <w:tmpl w:val="431E41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AF6322"/>
    <w:multiLevelType w:val="multilevel"/>
    <w:tmpl w:val="D36EC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FC53E8A"/>
    <w:multiLevelType w:val="multilevel"/>
    <w:tmpl w:val="EA7093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0B377E"/>
    <w:multiLevelType w:val="multilevel"/>
    <w:tmpl w:val="7FAA2DA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lowerLetter"/>
      <w:pStyle w:val="berschrift4"/>
      <w:lvlText w:val="%4)"/>
      <w:lvlJc w:val="left"/>
      <w:pPr>
        <w:tabs>
          <w:tab w:val="num" w:pos="1728"/>
        </w:tabs>
        <w:ind w:left="1728" w:hanging="648"/>
      </w:pPr>
    </w:lvl>
    <w:lvl w:ilvl="4">
      <w:start w:val="1"/>
      <w:numFmt w:val="lowerLetter"/>
      <w:lvlText w:val="%4%5)"/>
      <w:lvlJc w:val="left"/>
      <w:pPr>
        <w:tabs>
          <w:tab w:val="num" w:pos="2232"/>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10473118"/>
    <w:multiLevelType w:val="multilevel"/>
    <w:tmpl w:val="2A1CD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0A830C2"/>
    <w:multiLevelType w:val="multilevel"/>
    <w:tmpl w:val="A1024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005DB9"/>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28472A8"/>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3C103DA"/>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5120D61"/>
    <w:multiLevelType w:val="multilevel"/>
    <w:tmpl w:val="C706D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5DE0FAE"/>
    <w:multiLevelType w:val="multilevel"/>
    <w:tmpl w:val="9000CD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68D5E7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70B2C4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79B58B2"/>
    <w:multiLevelType w:val="multilevel"/>
    <w:tmpl w:val="CDB88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8BF094C"/>
    <w:multiLevelType w:val="multilevel"/>
    <w:tmpl w:val="9E0CC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9630E98"/>
    <w:multiLevelType w:val="multilevel"/>
    <w:tmpl w:val="04209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984165E"/>
    <w:multiLevelType w:val="multilevel"/>
    <w:tmpl w:val="96444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9CE38A6"/>
    <w:multiLevelType w:val="multilevel"/>
    <w:tmpl w:val="03F04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F6079A"/>
    <w:multiLevelType w:val="multilevel"/>
    <w:tmpl w:val="9D96F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BD8755C"/>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C3141AB"/>
    <w:multiLevelType w:val="multilevel"/>
    <w:tmpl w:val="0E74C7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CFD41C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FDC6862"/>
    <w:multiLevelType w:val="multilevel"/>
    <w:tmpl w:val="72326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0A23DD"/>
    <w:multiLevelType w:val="multilevel"/>
    <w:tmpl w:val="247CF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26E00EF"/>
    <w:multiLevelType w:val="multilevel"/>
    <w:tmpl w:val="1AE2B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2A95C98"/>
    <w:multiLevelType w:val="multilevel"/>
    <w:tmpl w:val="F8846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2AC68A7"/>
    <w:multiLevelType w:val="multilevel"/>
    <w:tmpl w:val="579669D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407490A"/>
    <w:multiLevelType w:val="multilevel"/>
    <w:tmpl w:val="78F25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40D4646"/>
    <w:multiLevelType w:val="multilevel"/>
    <w:tmpl w:val="6A32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5585964"/>
    <w:multiLevelType w:val="multilevel"/>
    <w:tmpl w:val="4D587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261B00C7"/>
    <w:multiLevelType w:val="multilevel"/>
    <w:tmpl w:val="EA2C3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6220E57"/>
    <w:multiLevelType w:val="multilevel"/>
    <w:tmpl w:val="C672A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268857B1"/>
    <w:multiLevelType w:val="multilevel"/>
    <w:tmpl w:val="B82C06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6E43A71"/>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7691AAE"/>
    <w:multiLevelType w:val="multilevel"/>
    <w:tmpl w:val="6CB4B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7744B84"/>
    <w:multiLevelType w:val="multilevel"/>
    <w:tmpl w:val="845A1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8D079CE"/>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A9E31C4"/>
    <w:multiLevelType w:val="multilevel"/>
    <w:tmpl w:val="F7446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B3B20F9"/>
    <w:multiLevelType w:val="multilevel"/>
    <w:tmpl w:val="73562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2BF7639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2C2F4A69"/>
    <w:multiLevelType w:val="hybridMultilevel"/>
    <w:tmpl w:val="C44E5834"/>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4" w15:restartNumberingAfterBreak="0">
    <w:nsid w:val="2D37464A"/>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E912D26"/>
    <w:multiLevelType w:val="multilevel"/>
    <w:tmpl w:val="75581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E925F78"/>
    <w:multiLevelType w:val="multilevel"/>
    <w:tmpl w:val="B5C4A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FB1659A"/>
    <w:multiLevelType w:val="multilevel"/>
    <w:tmpl w:val="110C5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2204190"/>
    <w:multiLevelType w:val="multilevel"/>
    <w:tmpl w:val="CA22E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32F8005B"/>
    <w:multiLevelType w:val="multilevel"/>
    <w:tmpl w:val="995A7F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30B758F"/>
    <w:multiLevelType w:val="multilevel"/>
    <w:tmpl w:val="86D075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3307596"/>
    <w:multiLevelType w:val="multilevel"/>
    <w:tmpl w:val="82323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513484D"/>
    <w:multiLevelType w:val="multilevel"/>
    <w:tmpl w:val="FB7A3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376C781C"/>
    <w:multiLevelType w:val="multilevel"/>
    <w:tmpl w:val="1DAEF4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37AB5ED2"/>
    <w:multiLevelType w:val="multilevel"/>
    <w:tmpl w:val="AE544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38042B4E"/>
    <w:multiLevelType w:val="multilevel"/>
    <w:tmpl w:val="F94C8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3A033BCE"/>
    <w:multiLevelType w:val="multilevel"/>
    <w:tmpl w:val="2554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3BD653FE"/>
    <w:multiLevelType w:val="multilevel"/>
    <w:tmpl w:val="10EC7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C69592B"/>
    <w:multiLevelType w:val="hybridMultilevel"/>
    <w:tmpl w:val="3FCA83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3DA828D7"/>
    <w:multiLevelType w:val="multilevel"/>
    <w:tmpl w:val="14926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3E7A077A"/>
    <w:multiLevelType w:val="multilevel"/>
    <w:tmpl w:val="2C0C5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3EA6390C"/>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0C9214E"/>
    <w:multiLevelType w:val="multilevel"/>
    <w:tmpl w:val="A93C0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40D16627"/>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24462A8"/>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44BE683D"/>
    <w:multiLevelType w:val="multilevel"/>
    <w:tmpl w:val="61068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451E4325"/>
    <w:multiLevelType w:val="multilevel"/>
    <w:tmpl w:val="3D183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46D93A90"/>
    <w:multiLevelType w:val="multilevel"/>
    <w:tmpl w:val="E3E8E3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495E4FBE"/>
    <w:multiLevelType w:val="multilevel"/>
    <w:tmpl w:val="FAC2A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49C4181D"/>
    <w:multiLevelType w:val="multilevel"/>
    <w:tmpl w:val="83060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4A782766"/>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4B1774DC"/>
    <w:multiLevelType w:val="multilevel"/>
    <w:tmpl w:val="D1867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4BA83982"/>
    <w:multiLevelType w:val="multilevel"/>
    <w:tmpl w:val="5C328082"/>
    <w:lvl w:ilvl="0">
      <w:start w:val="1"/>
      <w:numFmt w:val="decimal"/>
      <w:pStyle w:val="berschrift1"/>
      <w:lvlText w:val="%1."/>
      <w:lvlJc w:val="left"/>
      <w:pPr>
        <w:tabs>
          <w:tab w:val="num" w:pos="360"/>
        </w:tabs>
        <w:ind w:left="360" w:hanging="360"/>
      </w:pPr>
      <w:rPr>
        <w:b/>
        <w:bCs w:val="0"/>
        <w:sz w:val="32"/>
        <w:szCs w:val="20"/>
      </w:rPr>
    </w:lvl>
    <w:lvl w:ilvl="1">
      <w:start w:val="1"/>
      <w:numFmt w:val="decimal"/>
      <w:pStyle w:val="berschrift2"/>
      <w:lvlText w:val="%1.%2."/>
      <w:lvlJc w:val="left"/>
      <w:pPr>
        <w:tabs>
          <w:tab w:val="num" w:pos="1060"/>
        </w:tabs>
        <w:ind w:left="680" w:hanging="340"/>
      </w:pPr>
    </w:lvl>
    <w:lvl w:ilvl="2">
      <w:start w:val="1"/>
      <w:numFmt w:val="decimal"/>
      <w:pStyle w:val="berschrift3"/>
      <w:lvlText w:val="%1.%2.%3."/>
      <w:lvlJc w:val="left"/>
      <w:pPr>
        <w:tabs>
          <w:tab w:val="num" w:pos="1400"/>
        </w:tabs>
        <w:ind w:left="1134" w:hanging="454"/>
      </w:pPr>
    </w:lvl>
    <w:lvl w:ilvl="3">
      <w:start w:val="1"/>
      <w:numFmt w:val="lowerLetter"/>
      <w:lvlText w:val="%4)"/>
      <w:lvlJc w:val="left"/>
      <w:pPr>
        <w:tabs>
          <w:tab w:val="num" w:pos="1701"/>
        </w:tabs>
        <w:ind w:left="1701" w:hanging="567"/>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3" w15:restartNumberingAfterBreak="0">
    <w:nsid w:val="4BAB1586"/>
    <w:multiLevelType w:val="multilevel"/>
    <w:tmpl w:val="D2F23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4D7249A2"/>
    <w:multiLevelType w:val="multilevel"/>
    <w:tmpl w:val="2B049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4E7658F1"/>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EA26E9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4F7E68E4"/>
    <w:multiLevelType w:val="multilevel"/>
    <w:tmpl w:val="8C6C8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4F9E381C"/>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0005E19"/>
    <w:multiLevelType w:val="multilevel"/>
    <w:tmpl w:val="3C46A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0714905"/>
    <w:multiLevelType w:val="multilevel"/>
    <w:tmpl w:val="271E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51B439D7"/>
    <w:multiLevelType w:val="multilevel"/>
    <w:tmpl w:val="7B88A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521A7643"/>
    <w:multiLevelType w:val="multilevel"/>
    <w:tmpl w:val="8E108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5421487B"/>
    <w:multiLevelType w:val="hybridMultilevel"/>
    <w:tmpl w:val="0B1CB412"/>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4" w15:restartNumberingAfterBreak="0">
    <w:nsid w:val="55196A65"/>
    <w:multiLevelType w:val="multilevel"/>
    <w:tmpl w:val="CA1AD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53772A5"/>
    <w:multiLevelType w:val="multilevel"/>
    <w:tmpl w:val="C9F2C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55D91B70"/>
    <w:multiLevelType w:val="multilevel"/>
    <w:tmpl w:val="838654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55F13CA2"/>
    <w:multiLevelType w:val="multilevel"/>
    <w:tmpl w:val="C28864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564E312A"/>
    <w:multiLevelType w:val="multilevel"/>
    <w:tmpl w:val="CC74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56C926FB"/>
    <w:multiLevelType w:val="hybridMultilevel"/>
    <w:tmpl w:val="4A50519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0" w15:restartNumberingAfterBreak="0">
    <w:nsid w:val="573319FF"/>
    <w:multiLevelType w:val="multilevel"/>
    <w:tmpl w:val="1AB05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585168B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599621F5"/>
    <w:multiLevelType w:val="multilevel"/>
    <w:tmpl w:val="D104F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5A5112C2"/>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5BA77244"/>
    <w:multiLevelType w:val="multilevel"/>
    <w:tmpl w:val="DA9662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5CDB1760"/>
    <w:multiLevelType w:val="multilevel"/>
    <w:tmpl w:val="CB68D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5DD915B6"/>
    <w:multiLevelType w:val="multilevel"/>
    <w:tmpl w:val="447E00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5EB63A64"/>
    <w:multiLevelType w:val="multilevel"/>
    <w:tmpl w:val="7B12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5F906BFD"/>
    <w:multiLevelType w:val="multilevel"/>
    <w:tmpl w:val="28AC9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6152614E"/>
    <w:multiLevelType w:val="multilevel"/>
    <w:tmpl w:val="76841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2052F39"/>
    <w:multiLevelType w:val="multilevel"/>
    <w:tmpl w:val="DA348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627444A6"/>
    <w:multiLevelType w:val="multilevel"/>
    <w:tmpl w:val="9CEA6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62977A7A"/>
    <w:multiLevelType w:val="multilevel"/>
    <w:tmpl w:val="E3DE6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63BA1A79"/>
    <w:multiLevelType w:val="multilevel"/>
    <w:tmpl w:val="87E00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63BE3944"/>
    <w:multiLevelType w:val="multilevel"/>
    <w:tmpl w:val="660E9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47C33A3"/>
    <w:multiLevelType w:val="multilevel"/>
    <w:tmpl w:val="618CA6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64932923"/>
    <w:multiLevelType w:val="multilevel"/>
    <w:tmpl w:val="C09A8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649578EA"/>
    <w:multiLevelType w:val="multilevel"/>
    <w:tmpl w:val="0AF49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64CF2014"/>
    <w:multiLevelType w:val="multilevel"/>
    <w:tmpl w:val="90EAF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65036818"/>
    <w:multiLevelType w:val="multilevel"/>
    <w:tmpl w:val="3DF8E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658453DB"/>
    <w:multiLevelType w:val="multilevel"/>
    <w:tmpl w:val="8D382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660A6399"/>
    <w:multiLevelType w:val="multilevel"/>
    <w:tmpl w:val="86ECB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667A2881"/>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66C73562"/>
    <w:multiLevelType w:val="multilevel"/>
    <w:tmpl w:val="45820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67410360"/>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67AF608B"/>
    <w:multiLevelType w:val="multilevel"/>
    <w:tmpl w:val="FA68F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67B14282"/>
    <w:multiLevelType w:val="multilevel"/>
    <w:tmpl w:val="813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69900D93"/>
    <w:multiLevelType w:val="multilevel"/>
    <w:tmpl w:val="D3CCD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8" w15:restartNumberingAfterBreak="0">
    <w:nsid w:val="69F80E73"/>
    <w:multiLevelType w:val="multilevel"/>
    <w:tmpl w:val="F37ED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6AE80E73"/>
    <w:multiLevelType w:val="multilevel"/>
    <w:tmpl w:val="02001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6C9A24BE"/>
    <w:multiLevelType w:val="multilevel"/>
    <w:tmpl w:val="855C8C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1" w15:restartNumberingAfterBreak="0">
    <w:nsid w:val="6CC93C55"/>
    <w:multiLevelType w:val="multilevel"/>
    <w:tmpl w:val="9A123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6DB80555"/>
    <w:multiLevelType w:val="multilevel"/>
    <w:tmpl w:val="5D086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6DB874D9"/>
    <w:multiLevelType w:val="multilevel"/>
    <w:tmpl w:val="E71CC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6FC8235F"/>
    <w:multiLevelType w:val="multilevel"/>
    <w:tmpl w:val="4DC4D6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5" w15:restartNumberingAfterBreak="0">
    <w:nsid w:val="7341497A"/>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747C00AB"/>
    <w:multiLevelType w:val="multilevel"/>
    <w:tmpl w:val="B3647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75E23C6F"/>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75FC067A"/>
    <w:multiLevelType w:val="multilevel"/>
    <w:tmpl w:val="416C3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77263B70"/>
    <w:multiLevelType w:val="multilevel"/>
    <w:tmpl w:val="F8AC7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77AB2B28"/>
    <w:multiLevelType w:val="multilevel"/>
    <w:tmpl w:val="96D4C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78216D94"/>
    <w:multiLevelType w:val="multilevel"/>
    <w:tmpl w:val="3572B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78B45837"/>
    <w:multiLevelType w:val="multilevel"/>
    <w:tmpl w:val="EC18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7C005FAF"/>
    <w:multiLevelType w:val="multilevel"/>
    <w:tmpl w:val="F6E07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7D7431F3"/>
    <w:multiLevelType w:val="multilevel"/>
    <w:tmpl w:val="79D8C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7F3A25E7"/>
    <w:multiLevelType w:val="multilevel"/>
    <w:tmpl w:val="A9F82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9322974">
    <w:abstractNumId w:val="16"/>
  </w:num>
  <w:num w:numId="2" w16cid:durableId="1638804092">
    <w:abstractNumId w:val="82"/>
  </w:num>
  <w:num w:numId="3" w16cid:durableId="1097019593">
    <w:abstractNumId w:val="82"/>
  </w:num>
  <w:num w:numId="4" w16cid:durableId="242685227">
    <w:abstractNumId w:val="0"/>
  </w:num>
  <w:num w:numId="5" w16cid:durableId="804128372">
    <w:abstractNumId w:val="68"/>
  </w:num>
  <w:num w:numId="6" w16cid:durableId="2016103830">
    <w:abstractNumId w:val="127"/>
  </w:num>
  <w:num w:numId="7" w16cid:durableId="207228235">
    <w:abstractNumId w:val="50"/>
  </w:num>
  <w:num w:numId="8" w16cid:durableId="897327590">
    <w:abstractNumId w:val="76"/>
  </w:num>
  <w:num w:numId="9" w16cid:durableId="1674648343">
    <w:abstractNumId w:val="65"/>
  </w:num>
  <w:num w:numId="10" w16cid:durableId="206335042">
    <w:abstractNumId w:val="132"/>
  </w:num>
  <w:num w:numId="11" w16cid:durableId="1885171748">
    <w:abstractNumId w:val="53"/>
  </w:num>
  <w:num w:numId="12" w16cid:durableId="556622741">
    <w:abstractNumId w:val="22"/>
  </w:num>
  <w:num w:numId="13" w16cid:durableId="1039432203">
    <w:abstractNumId w:val="99"/>
  </w:num>
  <w:num w:numId="14" w16cid:durableId="868376517">
    <w:abstractNumId w:val="70"/>
  </w:num>
  <w:num w:numId="15" w16cid:durableId="646252428">
    <w:abstractNumId w:val="61"/>
  </w:num>
  <w:num w:numId="16" w16cid:durableId="76295863">
    <w:abstractNumId w:val="84"/>
  </w:num>
  <w:num w:numId="17" w16cid:durableId="2053846082">
    <w:abstractNumId w:val="93"/>
  </w:num>
  <w:num w:numId="18" w16cid:durableId="559219605">
    <w:abstractNumId w:val="73"/>
  </w:num>
  <w:num w:numId="19" w16cid:durableId="2057464850">
    <w:abstractNumId w:val="4"/>
  </w:num>
  <w:num w:numId="20" w16cid:durableId="1169322312">
    <w:abstractNumId w:val="103"/>
  </w:num>
  <w:num w:numId="21" w16cid:durableId="397168198">
    <w:abstractNumId w:val="24"/>
  </w:num>
  <w:num w:numId="22" w16cid:durableId="1064990301">
    <w:abstractNumId w:val="19"/>
  </w:num>
  <w:num w:numId="23" w16cid:durableId="47999897">
    <w:abstractNumId w:val="34"/>
  </w:num>
  <w:num w:numId="24" w16cid:durableId="453795370">
    <w:abstractNumId w:val="52"/>
  </w:num>
  <w:num w:numId="25" w16cid:durableId="328602820">
    <w:abstractNumId w:val="49"/>
  </w:num>
  <w:num w:numId="26" w16cid:durableId="1470319272">
    <w:abstractNumId w:val="85"/>
  </w:num>
  <w:num w:numId="27" w16cid:durableId="837161921">
    <w:abstractNumId w:val="80"/>
  </w:num>
  <w:num w:numId="28" w16cid:durableId="922419533">
    <w:abstractNumId w:val="137"/>
  </w:num>
  <w:num w:numId="29" w16cid:durableId="1938247639">
    <w:abstractNumId w:val="20"/>
  </w:num>
  <w:num w:numId="30" w16cid:durableId="428936042">
    <w:abstractNumId w:val="74"/>
  </w:num>
  <w:num w:numId="31" w16cid:durableId="13457854">
    <w:abstractNumId w:val="21"/>
  </w:num>
  <w:num w:numId="32" w16cid:durableId="603340003">
    <w:abstractNumId w:val="32"/>
  </w:num>
  <w:num w:numId="33" w16cid:durableId="394544562">
    <w:abstractNumId w:val="25"/>
  </w:num>
  <w:num w:numId="34" w16cid:durableId="98335401">
    <w:abstractNumId w:val="144"/>
  </w:num>
  <w:num w:numId="35" w16cid:durableId="662049644">
    <w:abstractNumId w:val="124"/>
  </w:num>
  <w:num w:numId="36" w16cid:durableId="1282493409">
    <w:abstractNumId w:val="101"/>
  </w:num>
  <w:num w:numId="37" w16cid:durableId="1413044646">
    <w:abstractNumId w:val="54"/>
  </w:num>
  <w:num w:numId="38" w16cid:durableId="288627575">
    <w:abstractNumId w:val="135"/>
  </w:num>
  <w:num w:numId="39" w16cid:durableId="887450173">
    <w:abstractNumId w:val="86"/>
  </w:num>
  <w:num w:numId="40" w16cid:durableId="354768105">
    <w:abstractNumId w:val="122"/>
  </w:num>
  <w:num w:numId="41" w16cid:durableId="1059522189">
    <w:abstractNumId w:val="46"/>
  </w:num>
  <w:num w:numId="42" w16cid:durableId="446120402">
    <w:abstractNumId w:val="12"/>
  </w:num>
  <w:num w:numId="43" w16cid:durableId="1244952230">
    <w:abstractNumId w:val="88"/>
  </w:num>
  <w:num w:numId="44" w16cid:durableId="1627617396">
    <w:abstractNumId w:val="11"/>
  </w:num>
  <w:num w:numId="45" w16cid:durableId="1116220284">
    <w:abstractNumId w:val="71"/>
  </w:num>
  <w:num w:numId="46" w16cid:durableId="2070569556">
    <w:abstractNumId w:val="7"/>
  </w:num>
  <w:num w:numId="47" w16cid:durableId="354812174">
    <w:abstractNumId w:val="13"/>
  </w:num>
  <w:num w:numId="48" w16cid:durableId="439565908">
    <w:abstractNumId w:val="60"/>
  </w:num>
  <w:num w:numId="49" w16cid:durableId="1287737021">
    <w:abstractNumId w:val="128"/>
  </w:num>
  <w:num w:numId="50" w16cid:durableId="1170172709">
    <w:abstractNumId w:val="110"/>
  </w:num>
  <w:num w:numId="51" w16cid:durableId="151223197">
    <w:abstractNumId w:val="141"/>
  </w:num>
  <w:num w:numId="52" w16cid:durableId="1369601187">
    <w:abstractNumId w:val="15"/>
  </w:num>
  <w:num w:numId="53" w16cid:durableId="600650240">
    <w:abstractNumId w:val="111"/>
  </w:num>
  <w:num w:numId="54" w16cid:durableId="2047943320">
    <w:abstractNumId w:val="94"/>
  </w:num>
  <w:num w:numId="55" w16cid:durableId="1969894919">
    <w:abstractNumId w:val="59"/>
  </w:num>
  <w:num w:numId="56" w16cid:durableId="282077083">
    <w:abstractNumId w:val="134"/>
  </w:num>
  <w:num w:numId="57" w16cid:durableId="1516576336">
    <w:abstractNumId w:val="9"/>
  </w:num>
  <w:num w:numId="58" w16cid:durableId="894270963">
    <w:abstractNumId w:val="37"/>
  </w:num>
  <w:num w:numId="59" w16cid:durableId="2051150145">
    <w:abstractNumId w:val="40"/>
  </w:num>
  <w:num w:numId="60" w16cid:durableId="1712028402">
    <w:abstractNumId w:val="44"/>
  </w:num>
  <w:num w:numId="61" w16cid:durableId="1604537077">
    <w:abstractNumId w:val="139"/>
  </w:num>
  <w:num w:numId="62" w16cid:durableId="218515962">
    <w:abstractNumId w:val="131"/>
  </w:num>
  <w:num w:numId="63" w16cid:durableId="1033922958">
    <w:abstractNumId w:val="58"/>
  </w:num>
  <w:num w:numId="64" w16cid:durableId="785656756">
    <w:abstractNumId w:val="56"/>
  </w:num>
  <w:num w:numId="65" w16cid:durableId="225074541">
    <w:abstractNumId w:val="112"/>
  </w:num>
  <w:num w:numId="66" w16cid:durableId="1002507170">
    <w:abstractNumId w:val="118"/>
  </w:num>
  <w:num w:numId="67" w16cid:durableId="1516528836">
    <w:abstractNumId w:val="145"/>
  </w:num>
  <w:num w:numId="68" w16cid:durableId="2075202604">
    <w:abstractNumId w:val="143"/>
  </w:num>
  <w:num w:numId="69" w16cid:durableId="769473334">
    <w:abstractNumId w:val="1"/>
  </w:num>
  <w:num w:numId="70" w16cid:durableId="142041610">
    <w:abstractNumId w:val="72"/>
  </w:num>
  <w:num w:numId="71" w16cid:durableId="1661419975">
    <w:abstractNumId w:val="138"/>
  </w:num>
  <w:num w:numId="72" w16cid:durableId="557859909">
    <w:abstractNumId w:val="35"/>
  </w:num>
  <w:num w:numId="73" w16cid:durableId="2099980285">
    <w:abstractNumId w:val="95"/>
  </w:num>
  <w:num w:numId="74" w16cid:durableId="1147626890">
    <w:abstractNumId w:val="102"/>
  </w:num>
  <w:num w:numId="75" w16cid:durableId="1183402614">
    <w:abstractNumId w:val="48"/>
  </w:num>
  <w:num w:numId="76" w16cid:durableId="19937227">
    <w:abstractNumId w:val="108"/>
  </w:num>
  <w:num w:numId="77" w16cid:durableId="2000648135">
    <w:abstractNumId w:val="51"/>
  </w:num>
  <w:num w:numId="78" w16cid:durableId="1036348753">
    <w:abstractNumId w:val="104"/>
  </w:num>
  <w:num w:numId="79" w16cid:durableId="2032222217">
    <w:abstractNumId w:val="77"/>
  </w:num>
  <w:num w:numId="80" w16cid:durableId="1130242024">
    <w:abstractNumId w:val="64"/>
  </w:num>
  <w:num w:numId="81" w16cid:durableId="1592667503">
    <w:abstractNumId w:val="79"/>
  </w:num>
  <w:num w:numId="82" w16cid:durableId="1646742981">
    <w:abstractNumId w:val="62"/>
  </w:num>
  <w:num w:numId="83" w16cid:durableId="633291787">
    <w:abstractNumId w:val="130"/>
  </w:num>
  <w:num w:numId="84" w16cid:durableId="2112820926">
    <w:abstractNumId w:val="5"/>
  </w:num>
  <w:num w:numId="85" w16cid:durableId="1509561514">
    <w:abstractNumId w:val="63"/>
  </w:num>
  <w:num w:numId="86" w16cid:durableId="851261115">
    <w:abstractNumId w:val="140"/>
  </w:num>
  <w:num w:numId="87" w16cid:durableId="716589516">
    <w:abstractNumId w:val="41"/>
  </w:num>
  <w:num w:numId="88" w16cid:durableId="976882818">
    <w:abstractNumId w:val="121"/>
  </w:num>
  <w:num w:numId="89" w16cid:durableId="2107263021">
    <w:abstractNumId w:val="3"/>
  </w:num>
  <w:num w:numId="90" w16cid:durableId="2124643178">
    <w:abstractNumId w:val="30"/>
  </w:num>
  <w:num w:numId="91" w16cid:durableId="687365168">
    <w:abstractNumId w:val="105"/>
  </w:num>
  <w:num w:numId="92" w16cid:durableId="149641165">
    <w:abstractNumId w:val="116"/>
  </w:num>
  <w:num w:numId="93" w16cid:durableId="643704048">
    <w:abstractNumId w:val="28"/>
  </w:num>
  <w:num w:numId="94" w16cid:durableId="1198271167">
    <w:abstractNumId w:val="83"/>
  </w:num>
  <w:num w:numId="95" w16cid:durableId="644504587">
    <w:abstractNumId w:val="27"/>
  </w:num>
  <w:num w:numId="96" w16cid:durableId="1636135487">
    <w:abstractNumId w:val="87"/>
  </w:num>
  <w:num w:numId="97" w16cid:durableId="1310790206">
    <w:abstractNumId w:val="57"/>
  </w:num>
  <w:num w:numId="98" w16cid:durableId="571936587">
    <w:abstractNumId w:val="6"/>
  </w:num>
  <w:num w:numId="99" w16cid:durableId="774057242">
    <w:abstractNumId w:val="119"/>
  </w:num>
  <w:num w:numId="100" w16cid:durableId="1657104681">
    <w:abstractNumId w:val="2"/>
  </w:num>
  <w:num w:numId="101" w16cid:durableId="1249777788">
    <w:abstractNumId w:val="47"/>
  </w:num>
  <w:num w:numId="102" w16cid:durableId="329022076">
    <w:abstractNumId w:val="8"/>
  </w:num>
  <w:num w:numId="103" w16cid:durableId="203251193">
    <w:abstractNumId w:val="69"/>
  </w:num>
  <w:num w:numId="104" w16cid:durableId="1141726035">
    <w:abstractNumId w:val="133"/>
  </w:num>
  <w:num w:numId="105" w16cid:durableId="1665744555">
    <w:abstractNumId w:val="75"/>
  </w:num>
  <w:num w:numId="106" w16cid:durableId="1012956430">
    <w:abstractNumId w:val="120"/>
  </w:num>
  <w:num w:numId="107" w16cid:durableId="1136147456">
    <w:abstractNumId w:val="39"/>
  </w:num>
  <w:num w:numId="108" w16cid:durableId="1783644419">
    <w:abstractNumId w:val="23"/>
  </w:num>
  <w:num w:numId="109" w16cid:durableId="471366328">
    <w:abstractNumId w:val="90"/>
  </w:num>
  <w:num w:numId="110" w16cid:durableId="280501507">
    <w:abstractNumId w:val="55"/>
  </w:num>
  <w:num w:numId="111" w16cid:durableId="125050398">
    <w:abstractNumId w:val="43"/>
  </w:num>
  <w:num w:numId="112" w16cid:durableId="51387173">
    <w:abstractNumId w:val="31"/>
  </w:num>
  <w:num w:numId="113" w16cid:durableId="814297555">
    <w:abstractNumId w:val="36"/>
  </w:num>
  <w:num w:numId="114" w16cid:durableId="902525987">
    <w:abstractNumId w:val="29"/>
  </w:num>
  <w:num w:numId="115" w16cid:durableId="244150160">
    <w:abstractNumId w:val="142"/>
  </w:num>
  <w:num w:numId="116" w16cid:durableId="658188686">
    <w:abstractNumId w:val="66"/>
  </w:num>
  <w:num w:numId="117" w16cid:durableId="844634448">
    <w:abstractNumId w:val="115"/>
  </w:num>
  <w:num w:numId="118" w16cid:durableId="1417633483">
    <w:abstractNumId w:val="98"/>
  </w:num>
  <w:num w:numId="119" w16cid:durableId="1083450497">
    <w:abstractNumId w:val="92"/>
  </w:num>
  <w:num w:numId="120" w16cid:durableId="81490314">
    <w:abstractNumId w:val="33"/>
  </w:num>
  <w:num w:numId="121" w16cid:durableId="109905838">
    <w:abstractNumId w:val="18"/>
  </w:num>
  <w:num w:numId="122" w16cid:durableId="1837525722">
    <w:abstractNumId w:val="91"/>
  </w:num>
  <w:num w:numId="123" w16cid:durableId="1035620040">
    <w:abstractNumId w:val="42"/>
  </w:num>
  <w:num w:numId="124" w16cid:durableId="1219903158">
    <w:abstractNumId w:val="97"/>
  </w:num>
  <w:num w:numId="125" w16cid:durableId="867303635">
    <w:abstractNumId w:val="10"/>
  </w:num>
  <w:num w:numId="126" w16cid:durableId="1479375477">
    <w:abstractNumId w:val="106"/>
  </w:num>
  <w:num w:numId="127" w16cid:durableId="360279870">
    <w:abstractNumId w:val="14"/>
  </w:num>
  <w:num w:numId="128" w16cid:durableId="456146293">
    <w:abstractNumId w:val="114"/>
  </w:num>
  <w:num w:numId="129" w16cid:durableId="1856335210">
    <w:abstractNumId w:val="113"/>
  </w:num>
  <w:num w:numId="130" w16cid:durableId="7949532">
    <w:abstractNumId w:val="67"/>
  </w:num>
  <w:num w:numId="131" w16cid:durableId="1300723096">
    <w:abstractNumId w:val="123"/>
  </w:num>
  <w:num w:numId="132" w16cid:durableId="15426728">
    <w:abstractNumId w:val="17"/>
  </w:num>
  <w:num w:numId="133" w16cid:durableId="404496895">
    <w:abstractNumId w:val="89"/>
  </w:num>
  <w:num w:numId="134" w16cid:durableId="1225751195">
    <w:abstractNumId w:val="107"/>
  </w:num>
  <w:num w:numId="135" w16cid:durableId="2105103290">
    <w:abstractNumId w:val="126"/>
  </w:num>
  <w:num w:numId="136" w16cid:durableId="1874921577">
    <w:abstractNumId w:val="100"/>
  </w:num>
  <w:num w:numId="137" w16cid:durableId="473841161">
    <w:abstractNumId w:val="125"/>
  </w:num>
  <w:num w:numId="138" w16cid:durableId="1722055420">
    <w:abstractNumId w:val="45"/>
  </w:num>
  <w:num w:numId="139" w16cid:durableId="609900137">
    <w:abstractNumId w:val="129"/>
  </w:num>
  <w:num w:numId="140" w16cid:durableId="609897501">
    <w:abstractNumId w:val="81"/>
  </w:num>
  <w:num w:numId="141" w16cid:durableId="388194430">
    <w:abstractNumId w:val="78"/>
  </w:num>
  <w:num w:numId="142" w16cid:durableId="16465496">
    <w:abstractNumId w:val="26"/>
  </w:num>
  <w:num w:numId="143" w16cid:durableId="2134864499">
    <w:abstractNumId w:val="117"/>
  </w:num>
  <w:num w:numId="144" w16cid:durableId="188227846">
    <w:abstractNumId w:val="136"/>
  </w:num>
  <w:num w:numId="145" w16cid:durableId="7947917">
    <w:abstractNumId w:val="38"/>
  </w:num>
  <w:num w:numId="146" w16cid:durableId="1663393739">
    <w:abstractNumId w:val="109"/>
  </w:num>
  <w:num w:numId="147" w16cid:durableId="136529024">
    <w:abstractNumId w:val="9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856"/>
    <w:rsid w:val="000153AD"/>
    <w:rsid w:val="00044128"/>
    <w:rsid w:val="00044406"/>
    <w:rsid w:val="00045961"/>
    <w:rsid w:val="00062900"/>
    <w:rsid w:val="000761CF"/>
    <w:rsid w:val="0008377F"/>
    <w:rsid w:val="00085B74"/>
    <w:rsid w:val="000D4A27"/>
    <w:rsid w:val="000E265A"/>
    <w:rsid w:val="000F17CF"/>
    <w:rsid w:val="001021D7"/>
    <w:rsid w:val="00103001"/>
    <w:rsid w:val="0013234B"/>
    <w:rsid w:val="00174F3A"/>
    <w:rsid w:val="00175616"/>
    <w:rsid w:val="001772C1"/>
    <w:rsid w:val="00183770"/>
    <w:rsid w:val="00184B87"/>
    <w:rsid w:val="001A0AD0"/>
    <w:rsid w:val="001A344C"/>
    <w:rsid w:val="001B3F54"/>
    <w:rsid w:val="001D6CF2"/>
    <w:rsid w:val="001E0EF8"/>
    <w:rsid w:val="001F3595"/>
    <w:rsid w:val="002040E6"/>
    <w:rsid w:val="00211FF3"/>
    <w:rsid w:val="002134FC"/>
    <w:rsid w:val="00217AEE"/>
    <w:rsid w:val="00223803"/>
    <w:rsid w:val="002369A3"/>
    <w:rsid w:val="00247344"/>
    <w:rsid w:val="002503B3"/>
    <w:rsid w:val="0025410D"/>
    <w:rsid w:val="00264FCF"/>
    <w:rsid w:val="00266583"/>
    <w:rsid w:val="00271496"/>
    <w:rsid w:val="00274316"/>
    <w:rsid w:val="0027563A"/>
    <w:rsid w:val="002837D9"/>
    <w:rsid w:val="002842FF"/>
    <w:rsid w:val="00290122"/>
    <w:rsid w:val="0029037B"/>
    <w:rsid w:val="00292D91"/>
    <w:rsid w:val="00293AAF"/>
    <w:rsid w:val="002B0D21"/>
    <w:rsid w:val="002B489E"/>
    <w:rsid w:val="002C4183"/>
    <w:rsid w:val="002C4A28"/>
    <w:rsid w:val="002D5F86"/>
    <w:rsid w:val="002F30A9"/>
    <w:rsid w:val="002F4199"/>
    <w:rsid w:val="002F6946"/>
    <w:rsid w:val="00330126"/>
    <w:rsid w:val="00345D49"/>
    <w:rsid w:val="0034789A"/>
    <w:rsid w:val="00356A61"/>
    <w:rsid w:val="00365D20"/>
    <w:rsid w:val="00366783"/>
    <w:rsid w:val="00381E44"/>
    <w:rsid w:val="00385BA2"/>
    <w:rsid w:val="003B0559"/>
    <w:rsid w:val="003D2F77"/>
    <w:rsid w:val="003D4AA0"/>
    <w:rsid w:val="003D55A7"/>
    <w:rsid w:val="003D5E09"/>
    <w:rsid w:val="003E1783"/>
    <w:rsid w:val="003E1B45"/>
    <w:rsid w:val="00414F66"/>
    <w:rsid w:val="004155BF"/>
    <w:rsid w:val="0042038E"/>
    <w:rsid w:val="0042547A"/>
    <w:rsid w:val="004311A4"/>
    <w:rsid w:val="00441F4F"/>
    <w:rsid w:val="00471200"/>
    <w:rsid w:val="00483D4C"/>
    <w:rsid w:val="00493423"/>
    <w:rsid w:val="00495975"/>
    <w:rsid w:val="004962D3"/>
    <w:rsid w:val="004A3A90"/>
    <w:rsid w:val="004B217A"/>
    <w:rsid w:val="004C3EE1"/>
    <w:rsid w:val="004C6EB8"/>
    <w:rsid w:val="004D6A4D"/>
    <w:rsid w:val="004D74B2"/>
    <w:rsid w:val="004E548B"/>
    <w:rsid w:val="004F087C"/>
    <w:rsid w:val="0051145D"/>
    <w:rsid w:val="00517532"/>
    <w:rsid w:val="00521C98"/>
    <w:rsid w:val="0052595F"/>
    <w:rsid w:val="00525BAB"/>
    <w:rsid w:val="00532361"/>
    <w:rsid w:val="00542A16"/>
    <w:rsid w:val="00552323"/>
    <w:rsid w:val="00566C4D"/>
    <w:rsid w:val="0057657C"/>
    <w:rsid w:val="00581DD4"/>
    <w:rsid w:val="00583B8E"/>
    <w:rsid w:val="005909EE"/>
    <w:rsid w:val="0059161A"/>
    <w:rsid w:val="005C0D3D"/>
    <w:rsid w:val="005D1AE4"/>
    <w:rsid w:val="005E6EB6"/>
    <w:rsid w:val="005E6F80"/>
    <w:rsid w:val="005F4326"/>
    <w:rsid w:val="00603A35"/>
    <w:rsid w:val="00607B80"/>
    <w:rsid w:val="00611D0D"/>
    <w:rsid w:val="00613576"/>
    <w:rsid w:val="0061635D"/>
    <w:rsid w:val="00635B87"/>
    <w:rsid w:val="00654296"/>
    <w:rsid w:val="00655916"/>
    <w:rsid w:val="006650E9"/>
    <w:rsid w:val="00671465"/>
    <w:rsid w:val="006950E8"/>
    <w:rsid w:val="00697350"/>
    <w:rsid w:val="006B2A5E"/>
    <w:rsid w:val="006C340A"/>
    <w:rsid w:val="006D1216"/>
    <w:rsid w:val="006D1F88"/>
    <w:rsid w:val="006D2390"/>
    <w:rsid w:val="006D41AC"/>
    <w:rsid w:val="006D5E43"/>
    <w:rsid w:val="006D759F"/>
    <w:rsid w:val="006F649B"/>
    <w:rsid w:val="00701BE0"/>
    <w:rsid w:val="00704304"/>
    <w:rsid w:val="00705019"/>
    <w:rsid w:val="007217A0"/>
    <w:rsid w:val="007910DC"/>
    <w:rsid w:val="00796A1D"/>
    <w:rsid w:val="00797061"/>
    <w:rsid w:val="007A136A"/>
    <w:rsid w:val="007A4466"/>
    <w:rsid w:val="007B6D72"/>
    <w:rsid w:val="007C1DC5"/>
    <w:rsid w:val="007D0C6C"/>
    <w:rsid w:val="007D2457"/>
    <w:rsid w:val="007D378F"/>
    <w:rsid w:val="007D5AF3"/>
    <w:rsid w:val="007E3DFD"/>
    <w:rsid w:val="007F41C7"/>
    <w:rsid w:val="00804801"/>
    <w:rsid w:val="0080667D"/>
    <w:rsid w:val="0080763A"/>
    <w:rsid w:val="00815C04"/>
    <w:rsid w:val="00817A22"/>
    <w:rsid w:val="00826C68"/>
    <w:rsid w:val="00826D58"/>
    <w:rsid w:val="0083620A"/>
    <w:rsid w:val="00844344"/>
    <w:rsid w:val="0084467E"/>
    <w:rsid w:val="00853244"/>
    <w:rsid w:val="00862C53"/>
    <w:rsid w:val="0086347D"/>
    <w:rsid w:val="0087133E"/>
    <w:rsid w:val="00871FDD"/>
    <w:rsid w:val="00876CFE"/>
    <w:rsid w:val="008D4751"/>
    <w:rsid w:val="008E3FFB"/>
    <w:rsid w:val="0090461D"/>
    <w:rsid w:val="00914969"/>
    <w:rsid w:val="00916017"/>
    <w:rsid w:val="00935A32"/>
    <w:rsid w:val="009473D8"/>
    <w:rsid w:val="00955450"/>
    <w:rsid w:val="0097223C"/>
    <w:rsid w:val="00980F45"/>
    <w:rsid w:val="009A7B0B"/>
    <w:rsid w:val="009B180F"/>
    <w:rsid w:val="009C4E2C"/>
    <w:rsid w:val="009E62D1"/>
    <w:rsid w:val="009F49DA"/>
    <w:rsid w:val="009F519F"/>
    <w:rsid w:val="00A124E6"/>
    <w:rsid w:val="00A14C80"/>
    <w:rsid w:val="00A15301"/>
    <w:rsid w:val="00A25521"/>
    <w:rsid w:val="00A43153"/>
    <w:rsid w:val="00A57A83"/>
    <w:rsid w:val="00A71E07"/>
    <w:rsid w:val="00A83B6D"/>
    <w:rsid w:val="00A9056A"/>
    <w:rsid w:val="00AB2DAF"/>
    <w:rsid w:val="00AB40A6"/>
    <w:rsid w:val="00AC3168"/>
    <w:rsid w:val="00AD281D"/>
    <w:rsid w:val="00AD718B"/>
    <w:rsid w:val="00AF472E"/>
    <w:rsid w:val="00B015CB"/>
    <w:rsid w:val="00B0372C"/>
    <w:rsid w:val="00B055E3"/>
    <w:rsid w:val="00B061E3"/>
    <w:rsid w:val="00B1015D"/>
    <w:rsid w:val="00B149E0"/>
    <w:rsid w:val="00B2609E"/>
    <w:rsid w:val="00B42E87"/>
    <w:rsid w:val="00B546D7"/>
    <w:rsid w:val="00B606C1"/>
    <w:rsid w:val="00B611BB"/>
    <w:rsid w:val="00B65D94"/>
    <w:rsid w:val="00B81FB2"/>
    <w:rsid w:val="00B8385F"/>
    <w:rsid w:val="00B83A87"/>
    <w:rsid w:val="00BA4D0F"/>
    <w:rsid w:val="00BA545D"/>
    <w:rsid w:val="00BA584E"/>
    <w:rsid w:val="00BC03DD"/>
    <w:rsid w:val="00BC4611"/>
    <w:rsid w:val="00BE18E8"/>
    <w:rsid w:val="00BF2C2F"/>
    <w:rsid w:val="00C21DBF"/>
    <w:rsid w:val="00C25FDC"/>
    <w:rsid w:val="00C47289"/>
    <w:rsid w:val="00C534EC"/>
    <w:rsid w:val="00C67450"/>
    <w:rsid w:val="00C7566B"/>
    <w:rsid w:val="00C9146E"/>
    <w:rsid w:val="00CA2144"/>
    <w:rsid w:val="00CA61C2"/>
    <w:rsid w:val="00CB6B92"/>
    <w:rsid w:val="00CD0A08"/>
    <w:rsid w:val="00CD3C1F"/>
    <w:rsid w:val="00CE5F3A"/>
    <w:rsid w:val="00D06C1B"/>
    <w:rsid w:val="00D12DF3"/>
    <w:rsid w:val="00D13606"/>
    <w:rsid w:val="00D14D3C"/>
    <w:rsid w:val="00D21812"/>
    <w:rsid w:val="00D3498D"/>
    <w:rsid w:val="00D86052"/>
    <w:rsid w:val="00DA5856"/>
    <w:rsid w:val="00DB1716"/>
    <w:rsid w:val="00DF72A6"/>
    <w:rsid w:val="00E02A38"/>
    <w:rsid w:val="00E07CEC"/>
    <w:rsid w:val="00E27D4F"/>
    <w:rsid w:val="00E31CFB"/>
    <w:rsid w:val="00E41A81"/>
    <w:rsid w:val="00E41B38"/>
    <w:rsid w:val="00E518FC"/>
    <w:rsid w:val="00E6124E"/>
    <w:rsid w:val="00E75DF7"/>
    <w:rsid w:val="00E761A0"/>
    <w:rsid w:val="00E8242A"/>
    <w:rsid w:val="00E85C38"/>
    <w:rsid w:val="00E956C9"/>
    <w:rsid w:val="00E96891"/>
    <w:rsid w:val="00E9799E"/>
    <w:rsid w:val="00EA35EC"/>
    <w:rsid w:val="00EB0F81"/>
    <w:rsid w:val="00ED1CA6"/>
    <w:rsid w:val="00ED502F"/>
    <w:rsid w:val="00ED78B3"/>
    <w:rsid w:val="00EF059E"/>
    <w:rsid w:val="00EF6FB1"/>
    <w:rsid w:val="00F14295"/>
    <w:rsid w:val="00F331D8"/>
    <w:rsid w:val="00F356F5"/>
    <w:rsid w:val="00F652BE"/>
    <w:rsid w:val="00F66EEB"/>
    <w:rsid w:val="00F82A7A"/>
    <w:rsid w:val="00F8350B"/>
    <w:rsid w:val="00F87529"/>
    <w:rsid w:val="00F94220"/>
    <w:rsid w:val="00FA5118"/>
    <w:rsid w:val="00FC0545"/>
    <w:rsid w:val="00FC2828"/>
    <w:rsid w:val="00FD4BE6"/>
    <w:rsid w:val="00FE29DA"/>
    <w:rsid w:val="00FF2C93"/>
    <w:rsid w:val="00FF2F2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7D41EE"/>
  <w15:chartTrackingRefBased/>
  <w15:docId w15:val="{3EEF7900-8977-47B2-9286-3A26DDEE3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Subtitle" w:qFormat="1"/>
    <w:lsdException w:name="Strong" w:uiPriority="22" w:qFormat="1"/>
    <w:lsdException w:name="Emphasis" w:uiPriority="20"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3253B4"/>
    <w:pPr>
      <w:spacing w:line="360" w:lineRule="auto"/>
    </w:pPr>
    <w:rPr>
      <w:rFonts w:ascii="Arial" w:hAnsi="Arial"/>
      <w:sz w:val="22"/>
      <w:lang w:eastAsia="de-DE"/>
    </w:rPr>
  </w:style>
  <w:style w:type="paragraph" w:styleId="berschrift1">
    <w:name w:val="heading 1"/>
    <w:basedOn w:val="Standard"/>
    <w:next w:val="Standard"/>
    <w:link w:val="berschrift1Zchn"/>
    <w:qFormat/>
    <w:pPr>
      <w:keepNext/>
      <w:numPr>
        <w:numId w:val="3"/>
      </w:numPr>
      <w:spacing w:before="240" w:after="60"/>
      <w:outlineLvl w:val="0"/>
    </w:pPr>
    <w:rPr>
      <w:b/>
      <w:kern w:val="28"/>
      <w:sz w:val="32"/>
    </w:rPr>
  </w:style>
  <w:style w:type="paragraph" w:styleId="berschrift2">
    <w:name w:val="heading 2"/>
    <w:basedOn w:val="Standard"/>
    <w:next w:val="Standard"/>
    <w:qFormat/>
    <w:pPr>
      <w:keepNext/>
      <w:numPr>
        <w:ilvl w:val="1"/>
        <w:numId w:val="2"/>
      </w:numPr>
      <w:tabs>
        <w:tab w:val="clear" w:pos="1060"/>
        <w:tab w:val="left" w:pos="851"/>
      </w:tabs>
      <w:spacing w:before="240" w:after="60"/>
      <w:ind w:left="851" w:hanging="851"/>
      <w:outlineLvl w:val="1"/>
    </w:pPr>
    <w:rPr>
      <w:b/>
      <w:sz w:val="28"/>
    </w:rPr>
  </w:style>
  <w:style w:type="paragraph" w:styleId="berschrift3">
    <w:name w:val="heading 3"/>
    <w:basedOn w:val="Standard"/>
    <w:next w:val="Standard"/>
    <w:qFormat/>
    <w:pPr>
      <w:keepNext/>
      <w:numPr>
        <w:ilvl w:val="2"/>
        <w:numId w:val="3"/>
      </w:numPr>
      <w:tabs>
        <w:tab w:val="clear" w:pos="1400"/>
        <w:tab w:val="num" w:pos="1134"/>
      </w:tabs>
      <w:spacing w:before="240" w:after="60"/>
      <w:ind w:hanging="1134"/>
      <w:outlineLvl w:val="2"/>
    </w:pPr>
    <w:rPr>
      <w:b/>
    </w:rPr>
  </w:style>
  <w:style w:type="paragraph" w:styleId="berschrift4">
    <w:name w:val="heading 4"/>
    <w:basedOn w:val="Standard"/>
    <w:next w:val="Standard"/>
    <w:qFormat/>
    <w:pPr>
      <w:keepNext/>
      <w:numPr>
        <w:ilvl w:val="3"/>
        <w:numId w:val="1"/>
      </w:numPr>
      <w:tabs>
        <w:tab w:val="clear" w:pos="1728"/>
        <w:tab w:val="num" w:pos="1701"/>
      </w:tabs>
      <w:spacing w:before="240" w:after="60"/>
      <w:ind w:left="1701" w:hanging="567"/>
      <w:outlineLvl w:val="3"/>
    </w:pPr>
    <w:rPr>
      <w:b/>
    </w:rPr>
  </w:style>
  <w:style w:type="paragraph" w:styleId="berschrift5">
    <w:name w:val="heading 5"/>
    <w:basedOn w:val="Standard"/>
    <w:next w:val="Standard"/>
    <w:qFormat/>
    <w:rsid w:val="00F441FE"/>
    <w:pPr>
      <w:numPr>
        <w:numId w:val="4"/>
      </w:numPr>
      <w:tabs>
        <w:tab w:val="right" w:pos="6620"/>
      </w:tabs>
      <w:spacing w:before="60"/>
      <w:jc w:val="both"/>
      <w:outlineLvl w:val="4"/>
    </w:pPr>
    <w:rPr>
      <w:snapToGrid w:val="0"/>
    </w:rPr>
  </w:style>
  <w:style w:type="paragraph" w:styleId="berschrift6">
    <w:name w:val="heading 6"/>
    <w:basedOn w:val="Standard"/>
    <w:next w:val="Standard"/>
    <w:link w:val="berschrift6Zchn"/>
    <w:semiHidden/>
    <w:unhideWhenUsed/>
    <w:qFormat/>
    <w:rsid w:val="000761CF"/>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semiHidden/>
    <w:unhideWhenUsed/>
    <w:qFormat/>
    <w:rsid w:val="000761CF"/>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semiHidden/>
    <w:unhideWhenUsed/>
    <w:qFormat/>
    <w:rsid w:val="000761C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0761C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semiHidden/>
    <w:rsid w:val="007F41C7"/>
    <w:pPr>
      <w:tabs>
        <w:tab w:val="left" w:pos="482"/>
        <w:tab w:val="right" w:leader="dot" w:pos="8777"/>
      </w:tabs>
      <w:spacing w:before="40" w:line="276" w:lineRule="auto"/>
    </w:pPr>
    <w:rPr>
      <w:b/>
      <w:noProof/>
    </w:rPr>
  </w:style>
  <w:style w:type="paragraph" w:styleId="Verzeichnis2">
    <w:name w:val="toc 2"/>
    <w:basedOn w:val="Standard"/>
    <w:next w:val="Standard"/>
    <w:autoRedefine/>
    <w:semiHidden/>
    <w:pPr>
      <w:tabs>
        <w:tab w:val="left" w:pos="720"/>
        <w:tab w:val="right" w:leader="dot" w:pos="8777"/>
      </w:tabs>
      <w:spacing w:line="240" w:lineRule="auto"/>
      <w:ind w:left="238"/>
    </w:pPr>
    <w:rPr>
      <w:noProof/>
    </w:rPr>
  </w:style>
  <w:style w:type="paragraph" w:styleId="Verzeichnis3">
    <w:name w:val="toc 3"/>
    <w:basedOn w:val="Standard"/>
    <w:next w:val="Standard"/>
    <w:autoRedefine/>
    <w:semiHidden/>
    <w:pPr>
      <w:tabs>
        <w:tab w:val="left" w:pos="1276"/>
        <w:tab w:val="right" w:leader="dot" w:pos="8777"/>
      </w:tabs>
      <w:spacing w:line="240" w:lineRule="auto"/>
      <w:ind w:left="482"/>
    </w:pPr>
    <w:rPr>
      <w:noProof/>
      <w:sz w:val="20"/>
    </w:rPr>
  </w:style>
  <w:style w:type="paragraph" w:styleId="Verzeichnis4">
    <w:name w:val="toc 4"/>
    <w:basedOn w:val="Standard"/>
    <w:next w:val="Standard"/>
    <w:autoRedefine/>
    <w:semiHidden/>
    <w:pPr>
      <w:tabs>
        <w:tab w:val="left" w:pos="1276"/>
        <w:tab w:val="right" w:pos="8777"/>
      </w:tabs>
      <w:spacing w:line="240" w:lineRule="auto"/>
      <w:ind w:left="720"/>
    </w:pPr>
    <w:rPr>
      <w:noProof/>
      <w:sz w:val="18"/>
    </w:rPr>
  </w:style>
  <w:style w:type="paragraph" w:styleId="Funotentext">
    <w:name w:val="footnote text"/>
    <w:basedOn w:val="Standard"/>
    <w:semiHidden/>
    <w:pPr>
      <w:tabs>
        <w:tab w:val="left" w:pos="567"/>
      </w:tabs>
      <w:ind w:left="567" w:hanging="567"/>
    </w:pPr>
    <w:rPr>
      <w:sz w:val="20"/>
    </w:rPr>
  </w:style>
  <w:style w:type="character" w:styleId="Funotenzeichen">
    <w:name w:val="footnote reference"/>
    <w:semiHidden/>
    <w:rPr>
      <w:vertAlign w:val="superscript"/>
    </w:rPr>
  </w:style>
  <w:style w:type="paragraph" w:customStyle="1" w:styleId="Darstellung-Titel">
    <w:name w:val="Darstellung-Titel"/>
    <w:basedOn w:val="Standard"/>
    <w:pPr>
      <w:pBdr>
        <w:bottom w:val="single" w:sz="4" w:space="1" w:color="auto"/>
      </w:pBdr>
      <w:spacing w:before="240"/>
      <w:ind w:left="1985" w:hanging="1985"/>
    </w:pPr>
    <w:rPr>
      <w:b/>
    </w:rPr>
  </w:style>
  <w:style w:type="paragraph" w:styleId="Abbildungsverzeichnis">
    <w:name w:val="table of figures"/>
    <w:basedOn w:val="Standard"/>
    <w:next w:val="Standard"/>
    <w:semiHidden/>
    <w:pPr>
      <w:ind w:left="480" w:hanging="480"/>
    </w:pPr>
  </w:style>
  <w:style w:type="paragraph" w:customStyle="1" w:styleId="Darstellung-Quelle">
    <w:name w:val="Darstellung-Quelle"/>
    <w:basedOn w:val="Standard"/>
    <w:pPr>
      <w:pBdr>
        <w:top w:val="single" w:sz="4" w:space="1" w:color="auto"/>
      </w:pBdr>
    </w:pPr>
    <w:rPr>
      <w:sz w:val="20"/>
    </w:rPr>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pPr>
      <w:tabs>
        <w:tab w:val="center" w:pos="4536"/>
        <w:tab w:val="right" w:pos="9072"/>
      </w:tabs>
    </w:pPr>
  </w:style>
  <w:style w:type="character" w:styleId="Hyperlink">
    <w:name w:val="Hyperlink"/>
    <w:rsid w:val="00110560"/>
    <w:rPr>
      <w:rFonts w:ascii="Arial" w:hAnsi="Arial"/>
      <w:color w:val="0000FF"/>
      <w:u w:val="single"/>
    </w:rPr>
  </w:style>
  <w:style w:type="paragraph" w:customStyle="1" w:styleId="Quelle">
    <w:name w:val="Quelle"/>
    <w:basedOn w:val="Standard"/>
    <w:rsid w:val="005E3349"/>
    <w:pPr>
      <w:ind w:left="709" w:hanging="709"/>
    </w:pPr>
  </w:style>
  <w:style w:type="character" w:customStyle="1" w:styleId="BesuchterHyperlink">
    <w:name w:val="BesuchterHyperlink"/>
    <w:rsid w:val="00110560"/>
    <w:rPr>
      <w:rFonts w:ascii="Arial" w:hAnsi="Arial"/>
      <w:color w:val="800080"/>
      <w:u w:val="single"/>
    </w:rPr>
  </w:style>
  <w:style w:type="paragraph" w:customStyle="1" w:styleId="Titelblatt1">
    <w:name w:val="Titelblatt 1"/>
    <w:basedOn w:val="Standard"/>
    <w:rsid w:val="007224DD"/>
    <w:pPr>
      <w:jc w:val="center"/>
    </w:pPr>
    <w:rPr>
      <w:b/>
      <w:bCs/>
      <w:sz w:val="40"/>
    </w:rPr>
  </w:style>
  <w:style w:type="paragraph" w:customStyle="1" w:styleId="Titelblatt2">
    <w:name w:val="Titelblatt 2"/>
    <w:basedOn w:val="Standard"/>
    <w:rsid w:val="007224DD"/>
    <w:pPr>
      <w:jc w:val="center"/>
    </w:pPr>
    <w:rPr>
      <w:b/>
      <w:bCs/>
      <w:sz w:val="32"/>
    </w:rPr>
  </w:style>
  <w:style w:type="paragraph" w:customStyle="1" w:styleId="Titelblatt3">
    <w:name w:val="Titelblatt 3"/>
    <w:basedOn w:val="Standard"/>
    <w:rsid w:val="007224DD"/>
    <w:pPr>
      <w:jc w:val="center"/>
    </w:pPr>
    <w:rPr>
      <w:b/>
      <w:bCs/>
    </w:rPr>
  </w:style>
  <w:style w:type="paragraph" w:customStyle="1" w:styleId="Titelblatt4">
    <w:name w:val="Titelblatt 4"/>
    <w:basedOn w:val="Standard"/>
    <w:rsid w:val="007224DD"/>
    <w:pPr>
      <w:jc w:val="center"/>
    </w:pPr>
    <w:rPr>
      <w:sz w:val="20"/>
    </w:rPr>
  </w:style>
  <w:style w:type="paragraph" w:customStyle="1" w:styleId="Titelblatt5">
    <w:name w:val="Titelblatt 5"/>
    <w:basedOn w:val="Standard"/>
    <w:rsid w:val="007224DD"/>
    <w:pPr>
      <w:jc w:val="center"/>
    </w:pPr>
  </w:style>
  <w:style w:type="paragraph" w:styleId="Beschriftung">
    <w:name w:val="caption"/>
    <w:basedOn w:val="Standard"/>
    <w:next w:val="Standard"/>
    <w:qFormat/>
    <w:rsid w:val="00E761B3"/>
    <w:pPr>
      <w:spacing w:before="120" w:after="120"/>
    </w:pPr>
    <w:rPr>
      <w:b/>
      <w:bCs/>
      <w:sz w:val="20"/>
    </w:rPr>
  </w:style>
  <w:style w:type="character" w:customStyle="1" w:styleId="berschriftInhalt">
    <w:name w:val="Überschrift Inhalt"/>
    <w:rsid w:val="00110560"/>
    <w:rPr>
      <w:rFonts w:ascii="Arial" w:hAnsi="Arial"/>
      <w:b/>
      <w:bCs/>
      <w:sz w:val="32"/>
    </w:rPr>
  </w:style>
  <w:style w:type="paragraph" w:styleId="Dokumentstruktur">
    <w:name w:val="Document Map"/>
    <w:basedOn w:val="Standard"/>
    <w:semiHidden/>
    <w:rsid w:val="00A216C7"/>
    <w:pPr>
      <w:shd w:val="clear" w:color="auto" w:fill="000080"/>
    </w:pPr>
    <w:rPr>
      <w:rFonts w:ascii="Tahoma" w:hAnsi="Tahoma" w:cs="Tahoma"/>
      <w:sz w:val="20"/>
    </w:rPr>
  </w:style>
  <w:style w:type="character" w:customStyle="1" w:styleId="KopfzeileZchn">
    <w:name w:val="Kopfzeile Zchn"/>
    <w:link w:val="Kopfzeile"/>
    <w:uiPriority w:val="99"/>
    <w:rsid w:val="006D1F88"/>
    <w:rPr>
      <w:rFonts w:ascii="Arial" w:hAnsi="Arial"/>
      <w:sz w:val="22"/>
      <w:lang w:eastAsia="de-DE"/>
    </w:rPr>
  </w:style>
  <w:style w:type="character" w:styleId="Hervorhebung">
    <w:name w:val="Emphasis"/>
    <w:basedOn w:val="Absatz-Standardschriftart"/>
    <w:uiPriority w:val="20"/>
    <w:qFormat/>
    <w:rsid w:val="000F17CF"/>
    <w:rPr>
      <w:i/>
      <w:iCs/>
    </w:rPr>
  </w:style>
  <w:style w:type="paragraph" w:styleId="Listenabsatz">
    <w:name w:val="List Paragraph"/>
    <w:basedOn w:val="Standard"/>
    <w:uiPriority w:val="34"/>
    <w:qFormat/>
    <w:rsid w:val="00B606C1"/>
    <w:pPr>
      <w:ind w:left="720"/>
      <w:contextualSpacing/>
    </w:pPr>
  </w:style>
  <w:style w:type="character" w:styleId="Kommentarzeichen">
    <w:name w:val="annotation reference"/>
    <w:basedOn w:val="Absatz-Standardschriftart"/>
    <w:rsid w:val="00603A35"/>
    <w:rPr>
      <w:sz w:val="16"/>
      <w:szCs w:val="16"/>
    </w:rPr>
  </w:style>
  <w:style w:type="paragraph" w:styleId="Kommentartext">
    <w:name w:val="annotation text"/>
    <w:basedOn w:val="Standard"/>
    <w:link w:val="KommentartextZchn"/>
    <w:rsid w:val="00603A35"/>
    <w:pPr>
      <w:spacing w:line="240" w:lineRule="auto"/>
    </w:pPr>
    <w:rPr>
      <w:sz w:val="20"/>
    </w:rPr>
  </w:style>
  <w:style w:type="character" w:customStyle="1" w:styleId="KommentartextZchn">
    <w:name w:val="Kommentartext Zchn"/>
    <w:basedOn w:val="Absatz-Standardschriftart"/>
    <w:link w:val="Kommentartext"/>
    <w:rsid w:val="00603A35"/>
    <w:rPr>
      <w:rFonts w:ascii="Arial" w:hAnsi="Arial"/>
      <w:lang w:eastAsia="de-DE"/>
    </w:rPr>
  </w:style>
  <w:style w:type="paragraph" w:styleId="Kommentarthema">
    <w:name w:val="annotation subject"/>
    <w:basedOn w:val="Kommentartext"/>
    <w:next w:val="Kommentartext"/>
    <w:link w:val="KommentarthemaZchn"/>
    <w:rsid w:val="00603A35"/>
    <w:rPr>
      <w:b/>
      <w:bCs/>
    </w:rPr>
  </w:style>
  <w:style w:type="character" w:customStyle="1" w:styleId="KommentarthemaZchn">
    <w:name w:val="Kommentarthema Zchn"/>
    <w:basedOn w:val="KommentartextZchn"/>
    <w:link w:val="Kommentarthema"/>
    <w:rsid w:val="00603A35"/>
    <w:rPr>
      <w:rFonts w:ascii="Arial" w:hAnsi="Arial"/>
      <w:b/>
      <w:bCs/>
      <w:lang w:eastAsia="de-DE"/>
    </w:rPr>
  </w:style>
  <w:style w:type="table" w:styleId="Tabellenraster">
    <w:name w:val="Table Grid"/>
    <w:basedOn w:val="NormaleTabelle"/>
    <w:rsid w:val="007B6D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7B6D72"/>
    <w:rPr>
      <w:b/>
      <w:bCs/>
    </w:rPr>
  </w:style>
  <w:style w:type="table" w:styleId="Gitternetztabelle4">
    <w:name w:val="Grid Table 4"/>
    <w:basedOn w:val="NormaleTabelle"/>
    <w:uiPriority w:val="49"/>
    <w:rsid w:val="007B6D7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tzhaltertext">
    <w:name w:val="Placeholder Text"/>
    <w:basedOn w:val="Absatz-Standardschriftart"/>
    <w:uiPriority w:val="99"/>
    <w:semiHidden/>
    <w:rsid w:val="000761CF"/>
    <w:rPr>
      <w:color w:val="666666"/>
    </w:rPr>
  </w:style>
  <w:style w:type="paragraph" w:customStyle="1" w:styleId="CitaviBibliographyEntry">
    <w:name w:val="Citavi Bibliography Entry"/>
    <w:basedOn w:val="Standard"/>
    <w:link w:val="CitaviBibliographyEntryZchn"/>
    <w:uiPriority w:val="99"/>
    <w:rsid w:val="000761CF"/>
    <w:pPr>
      <w:tabs>
        <w:tab w:val="left" w:pos="720"/>
      </w:tabs>
      <w:ind w:left="720" w:hanging="720"/>
    </w:pPr>
  </w:style>
  <w:style w:type="character" w:customStyle="1" w:styleId="CitaviBibliographyEntryZchn">
    <w:name w:val="Citavi Bibliography Entry Zchn"/>
    <w:basedOn w:val="Absatz-Standardschriftart"/>
    <w:link w:val="CitaviBibliographyEntry"/>
    <w:uiPriority w:val="99"/>
    <w:rsid w:val="000761CF"/>
    <w:rPr>
      <w:rFonts w:ascii="Arial" w:hAnsi="Arial"/>
      <w:sz w:val="22"/>
      <w:lang w:eastAsia="de-DE"/>
    </w:rPr>
  </w:style>
  <w:style w:type="paragraph" w:customStyle="1" w:styleId="CitaviBibliographyHeading">
    <w:name w:val="Citavi Bibliography Heading"/>
    <w:basedOn w:val="berschrift1"/>
    <w:link w:val="CitaviBibliographyHeadingZchn"/>
    <w:uiPriority w:val="99"/>
    <w:rsid w:val="000761CF"/>
  </w:style>
  <w:style w:type="character" w:customStyle="1" w:styleId="CitaviBibliographyHeadingZchn">
    <w:name w:val="Citavi Bibliography Heading Zchn"/>
    <w:basedOn w:val="Absatz-Standardschriftart"/>
    <w:link w:val="CitaviBibliographyHeading"/>
    <w:uiPriority w:val="99"/>
    <w:rsid w:val="000761CF"/>
    <w:rPr>
      <w:rFonts w:ascii="Arial" w:hAnsi="Arial"/>
      <w:b/>
      <w:kern w:val="28"/>
      <w:sz w:val="32"/>
      <w:lang w:eastAsia="de-DE"/>
    </w:rPr>
  </w:style>
  <w:style w:type="paragraph" w:customStyle="1" w:styleId="CitaviChapterBibliographyHeading">
    <w:name w:val="Citavi Chapter Bibliography Heading"/>
    <w:basedOn w:val="berschrift2"/>
    <w:link w:val="CitaviChapterBibliographyHeadingZchn"/>
    <w:uiPriority w:val="99"/>
    <w:rsid w:val="000761CF"/>
  </w:style>
  <w:style w:type="character" w:customStyle="1" w:styleId="CitaviChapterBibliographyHeadingZchn">
    <w:name w:val="Citavi Chapter Bibliography Heading Zchn"/>
    <w:basedOn w:val="Absatz-Standardschriftart"/>
    <w:link w:val="CitaviChapterBibliographyHeading"/>
    <w:uiPriority w:val="99"/>
    <w:rsid w:val="000761CF"/>
    <w:rPr>
      <w:rFonts w:ascii="Arial" w:hAnsi="Arial"/>
      <w:b/>
      <w:sz w:val="28"/>
      <w:lang w:eastAsia="de-DE"/>
    </w:rPr>
  </w:style>
  <w:style w:type="paragraph" w:customStyle="1" w:styleId="CitaviBibliographySubheading1">
    <w:name w:val="Citavi Bibliography Subheading 1"/>
    <w:basedOn w:val="berschrift2"/>
    <w:link w:val="CitaviBibliographySubheading1Zchn"/>
    <w:uiPriority w:val="99"/>
    <w:rsid w:val="000761CF"/>
    <w:pPr>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0761CF"/>
    <w:rPr>
      <w:rFonts w:ascii="Arial" w:hAnsi="Arial"/>
      <w:b/>
      <w:sz w:val="28"/>
      <w:lang w:val="en-GB" w:eastAsia="de-DE"/>
    </w:rPr>
  </w:style>
  <w:style w:type="paragraph" w:customStyle="1" w:styleId="CitaviBibliographySubheading2">
    <w:name w:val="Citavi Bibliography Subheading 2"/>
    <w:basedOn w:val="berschrift3"/>
    <w:link w:val="CitaviBibliographySubheading2Zchn"/>
    <w:uiPriority w:val="99"/>
    <w:rsid w:val="000761CF"/>
    <w:pPr>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0761CF"/>
    <w:rPr>
      <w:rFonts w:ascii="Arial" w:hAnsi="Arial"/>
      <w:b/>
      <w:sz w:val="22"/>
      <w:lang w:val="en-GB" w:eastAsia="de-DE"/>
    </w:rPr>
  </w:style>
  <w:style w:type="paragraph" w:customStyle="1" w:styleId="CitaviBibliographySubheading3">
    <w:name w:val="Citavi Bibliography Subheading 3"/>
    <w:basedOn w:val="berschrift4"/>
    <w:link w:val="CitaviBibliographySubheading3Zchn"/>
    <w:uiPriority w:val="99"/>
    <w:rsid w:val="000761CF"/>
    <w:pPr>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0761CF"/>
    <w:rPr>
      <w:rFonts w:ascii="Arial" w:hAnsi="Arial"/>
      <w:b/>
      <w:sz w:val="22"/>
      <w:lang w:val="en-GB" w:eastAsia="de-DE"/>
    </w:rPr>
  </w:style>
  <w:style w:type="paragraph" w:customStyle="1" w:styleId="CitaviBibliographySubheading4">
    <w:name w:val="Citavi Bibliography Subheading 4"/>
    <w:basedOn w:val="berschrift5"/>
    <w:link w:val="CitaviBibliographySubheading4Zchn"/>
    <w:uiPriority w:val="99"/>
    <w:rsid w:val="000761CF"/>
    <w:pPr>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0761CF"/>
    <w:rPr>
      <w:rFonts w:ascii="Arial" w:hAnsi="Arial"/>
      <w:snapToGrid w:val="0"/>
      <w:sz w:val="22"/>
      <w:lang w:val="en-GB" w:eastAsia="de-DE"/>
    </w:rPr>
  </w:style>
  <w:style w:type="paragraph" w:customStyle="1" w:styleId="CitaviBibliographySubheading5">
    <w:name w:val="Citavi Bibliography Subheading 5"/>
    <w:basedOn w:val="berschrift6"/>
    <w:link w:val="CitaviBibliographySubheading5Zchn"/>
    <w:uiPriority w:val="99"/>
    <w:rsid w:val="000761CF"/>
    <w:pPr>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0761CF"/>
    <w:rPr>
      <w:rFonts w:asciiTheme="majorHAnsi" w:eastAsiaTheme="majorEastAsia" w:hAnsiTheme="majorHAnsi" w:cstheme="majorBidi"/>
      <w:color w:val="1F3763" w:themeColor="accent1" w:themeShade="7F"/>
      <w:sz w:val="22"/>
      <w:lang w:val="en-GB" w:eastAsia="de-DE"/>
    </w:rPr>
  </w:style>
  <w:style w:type="character" w:customStyle="1" w:styleId="berschrift6Zchn">
    <w:name w:val="Überschrift 6 Zchn"/>
    <w:basedOn w:val="Absatz-Standardschriftart"/>
    <w:link w:val="berschrift6"/>
    <w:semiHidden/>
    <w:rsid w:val="000761CF"/>
    <w:rPr>
      <w:rFonts w:asciiTheme="majorHAnsi" w:eastAsiaTheme="majorEastAsia" w:hAnsiTheme="majorHAnsi" w:cstheme="majorBidi"/>
      <w:color w:val="1F3763" w:themeColor="accent1" w:themeShade="7F"/>
      <w:sz w:val="22"/>
      <w:lang w:eastAsia="de-DE"/>
    </w:rPr>
  </w:style>
  <w:style w:type="paragraph" w:customStyle="1" w:styleId="CitaviBibliographySubheading6">
    <w:name w:val="Citavi Bibliography Subheading 6"/>
    <w:basedOn w:val="berschrift7"/>
    <w:link w:val="CitaviBibliographySubheading6Zchn"/>
    <w:uiPriority w:val="99"/>
    <w:rsid w:val="000761CF"/>
    <w:pPr>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0761CF"/>
    <w:rPr>
      <w:rFonts w:asciiTheme="majorHAnsi" w:eastAsiaTheme="majorEastAsia" w:hAnsiTheme="majorHAnsi" w:cstheme="majorBidi"/>
      <w:i/>
      <w:iCs/>
      <w:color w:val="1F3763" w:themeColor="accent1" w:themeShade="7F"/>
      <w:sz w:val="22"/>
      <w:lang w:val="en-GB" w:eastAsia="de-DE"/>
    </w:rPr>
  </w:style>
  <w:style w:type="character" w:customStyle="1" w:styleId="berschrift7Zchn">
    <w:name w:val="Überschrift 7 Zchn"/>
    <w:basedOn w:val="Absatz-Standardschriftart"/>
    <w:link w:val="berschrift7"/>
    <w:semiHidden/>
    <w:rsid w:val="000761CF"/>
    <w:rPr>
      <w:rFonts w:asciiTheme="majorHAnsi" w:eastAsiaTheme="majorEastAsia" w:hAnsiTheme="majorHAnsi" w:cstheme="majorBidi"/>
      <w:i/>
      <w:iCs/>
      <w:color w:val="1F3763" w:themeColor="accent1" w:themeShade="7F"/>
      <w:sz w:val="22"/>
      <w:lang w:eastAsia="de-DE"/>
    </w:rPr>
  </w:style>
  <w:style w:type="paragraph" w:customStyle="1" w:styleId="CitaviBibliographySubheading7">
    <w:name w:val="Citavi Bibliography Subheading 7"/>
    <w:basedOn w:val="berschrift8"/>
    <w:link w:val="CitaviBibliographySubheading7Zchn"/>
    <w:uiPriority w:val="99"/>
    <w:rsid w:val="000761CF"/>
    <w:pPr>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0761CF"/>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semiHidden/>
    <w:rsid w:val="000761CF"/>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0761CF"/>
    <w:pPr>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0761CF"/>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semiHidden/>
    <w:rsid w:val="000761CF"/>
    <w:rPr>
      <w:rFonts w:asciiTheme="majorHAnsi" w:eastAsiaTheme="majorEastAsia" w:hAnsiTheme="majorHAnsi" w:cstheme="majorBidi"/>
      <w:i/>
      <w:iCs/>
      <w:color w:val="272727" w:themeColor="text1" w:themeTint="D8"/>
      <w:sz w:val="21"/>
      <w:szCs w:val="21"/>
      <w:lang w:eastAsia="de-DE"/>
    </w:rPr>
  </w:style>
  <w:style w:type="character" w:customStyle="1" w:styleId="berschrift1Zchn">
    <w:name w:val="Überschrift 1 Zchn"/>
    <w:basedOn w:val="Absatz-Standardschriftart"/>
    <w:link w:val="berschrift1"/>
    <w:rsid w:val="00FC0545"/>
    <w:rPr>
      <w:rFonts w:ascii="Arial" w:hAnsi="Arial"/>
      <w:b/>
      <w:kern w:val="28"/>
      <w:sz w:val="32"/>
      <w:lang w:eastAsia="de-DE"/>
    </w:rPr>
  </w:style>
  <w:style w:type="paragraph" w:styleId="StandardWeb">
    <w:name w:val="Normal (Web)"/>
    <w:basedOn w:val="Standard"/>
    <w:uiPriority w:val="99"/>
    <w:unhideWhenUsed/>
    <w:rsid w:val="00521C98"/>
    <w:pPr>
      <w:spacing w:before="100" w:beforeAutospacing="1" w:after="100" w:afterAutospacing="1" w:line="240" w:lineRule="auto"/>
    </w:pPr>
    <w:rPr>
      <w:rFonts w:ascii="Times New Roman" w:hAnsi="Times New Roman"/>
      <w:sz w:val="24"/>
      <w:szCs w:val="24"/>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69256">
      <w:bodyDiv w:val="1"/>
      <w:marLeft w:val="0"/>
      <w:marRight w:val="0"/>
      <w:marTop w:val="0"/>
      <w:marBottom w:val="0"/>
      <w:divBdr>
        <w:top w:val="none" w:sz="0" w:space="0" w:color="auto"/>
        <w:left w:val="none" w:sz="0" w:space="0" w:color="auto"/>
        <w:bottom w:val="none" w:sz="0" w:space="0" w:color="auto"/>
        <w:right w:val="none" w:sz="0" w:space="0" w:color="auto"/>
      </w:divBdr>
    </w:div>
    <w:div w:id="8876521">
      <w:bodyDiv w:val="1"/>
      <w:marLeft w:val="0"/>
      <w:marRight w:val="0"/>
      <w:marTop w:val="0"/>
      <w:marBottom w:val="0"/>
      <w:divBdr>
        <w:top w:val="none" w:sz="0" w:space="0" w:color="auto"/>
        <w:left w:val="none" w:sz="0" w:space="0" w:color="auto"/>
        <w:bottom w:val="none" w:sz="0" w:space="0" w:color="auto"/>
        <w:right w:val="none" w:sz="0" w:space="0" w:color="auto"/>
      </w:divBdr>
    </w:div>
    <w:div w:id="42415288">
      <w:bodyDiv w:val="1"/>
      <w:marLeft w:val="0"/>
      <w:marRight w:val="0"/>
      <w:marTop w:val="0"/>
      <w:marBottom w:val="0"/>
      <w:divBdr>
        <w:top w:val="none" w:sz="0" w:space="0" w:color="auto"/>
        <w:left w:val="none" w:sz="0" w:space="0" w:color="auto"/>
        <w:bottom w:val="none" w:sz="0" w:space="0" w:color="auto"/>
        <w:right w:val="none" w:sz="0" w:space="0" w:color="auto"/>
      </w:divBdr>
    </w:div>
    <w:div w:id="57215969">
      <w:bodyDiv w:val="1"/>
      <w:marLeft w:val="0"/>
      <w:marRight w:val="0"/>
      <w:marTop w:val="0"/>
      <w:marBottom w:val="0"/>
      <w:divBdr>
        <w:top w:val="none" w:sz="0" w:space="0" w:color="auto"/>
        <w:left w:val="none" w:sz="0" w:space="0" w:color="auto"/>
        <w:bottom w:val="none" w:sz="0" w:space="0" w:color="auto"/>
        <w:right w:val="none" w:sz="0" w:space="0" w:color="auto"/>
      </w:divBdr>
    </w:div>
    <w:div w:id="68238490">
      <w:bodyDiv w:val="1"/>
      <w:marLeft w:val="0"/>
      <w:marRight w:val="0"/>
      <w:marTop w:val="0"/>
      <w:marBottom w:val="0"/>
      <w:divBdr>
        <w:top w:val="none" w:sz="0" w:space="0" w:color="auto"/>
        <w:left w:val="none" w:sz="0" w:space="0" w:color="auto"/>
        <w:bottom w:val="none" w:sz="0" w:space="0" w:color="auto"/>
        <w:right w:val="none" w:sz="0" w:space="0" w:color="auto"/>
      </w:divBdr>
    </w:div>
    <w:div w:id="83184944">
      <w:bodyDiv w:val="1"/>
      <w:marLeft w:val="0"/>
      <w:marRight w:val="0"/>
      <w:marTop w:val="0"/>
      <w:marBottom w:val="0"/>
      <w:divBdr>
        <w:top w:val="none" w:sz="0" w:space="0" w:color="auto"/>
        <w:left w:val="none" w:sz="0" w:space="0" w:color="auto"/>
        <w:bottom w:val="none" w:sz="0" w:space="0" w:color="auto"/>
        <w:right w:val="none" w:sz="0" w:space="0" w:color="auto"/>
      </w:divBdr>
    </w:div>
    <w:div w:id="88085379">
      <w:bodyDiv w:val="1"/>
      <w:marLeft w:val="0"/>
      <w:marRight w:val="0"/>
      <w:marTop w:val="0"/>
      <w:marBottom w:val="0"/>
      <w:divBdr>
        <w:top w:val="none" w:sz="0" w:space="0" w:color="auto"/>
        <w:left w:val="none" w:sz="0" w:space="0" w:color="auto"/>
        <w:bottom w:val="none" w:sz="0" w:space="0" w:color="auto"/>
        <w:right w:val="none" w:sz="0" w:space="0" w:color="auto"/>
      </w:divBdr>
    </w:div>
    <w:div w:id="90057116">
      <w:bodyDiv w:val="1"/>
      <w:marLeft w:val="0"/>
      <w:marRight w:val="0"/>
      <w:marTop w:val="0"/>
      <w:marBottom w:val="0"/>
      <w:divBdr>
        <w:top w:val="none" w:sz="0" w:space="0" w:color="auto"/>
        <w:left w:val="none" w:sz="0" w:space="0" w:color="auto"/>
        <w:bottom w:val="none" w:sz="0" w:space="0" w:color="auto"/>
        <w:right w:val="none" w:sz="0" w:space="0" w:color="auto"/>
      </w:divBdr>
    </w:div>
    <w:div w:id="105584879">
      <w:bodyDiv w:val="1"/>
      <w:marLeft w:val="0"/>
      <w:marRight w:val="0"/>
      <w:marTop w:val="0"/>
      <w:marBottom w:val="0"/>
      <w:divBdr>
        <w:top w:val="none" w:sz="0" w:space="0" w:color="auto"/>
        <w:left w:val="none" w:sz="0" w:space="0" w:color="auto"/>
        <w:bottom w:val="none" w:sz="0" w:space="0" w:color="auto"/>
        <w:right w:val="none" w:sz="0" w:space="0" w:color="auto"/>
      </w:divBdr>
    </w:div>
    <w:div w:id="120348741">
      <w:bodyDiv w:val="1"/>
      <w:marLeft w:val="0"/>
      <w:marRight w:val="0"/>
      <w:marTop w:val="0"/>
      <w:marBottom w:val="0"/>
      <w:divBdr>
        <w:top w:val="none" w:sz="0" w:space="0" w:color="auto"/>
        <w:left w:val="none" w:sz="0" w:space="0" w:color="auto"/>
        <w:bottom w:val="none" w:sz="0" w:space="0" w:color="auto"/>
        <w:right w:val="none" w:sz="0" w:space="0" w:color="auto"/>
      </w:divBdr>
    </w:div>
    <w:div w:id="124088596">
      <w:bodyDiv w:val="1"/>
      <w:marLeft w:val="0"/>
      <w:marRight w:val="0"/>
      <w:marTop w:val="0"/>
      <w:marBottom w:val="0"/>
      <w:divBdr>
        <w:top w:val="none" w:sz="0" w:space="0" w:color="auto"/>
        <w:left w:val="none" w:sz="0" w:space="0" w:color="auto"/>
        <w:bottom w:val="none" w:sz="0" w:space="0" w:color="auto"/>
        <w:right w:val="none" w:sz="0" w:space="0" w:color="auto"/>
      </w:divBdr>
    </w:div>
    <w:div w:id="162091066">
      <w:bodyDiv w:val="1"/>
      <w:marLeft w:val="0"/>
      <w:marRight w:val="0"/>
      <w:marTop w:val="0"/>
      <w:marBottom w:val="0"/>
      <w:divBdr>
        <w:top w:val="none" w:sz="0" w:space="0" w:color="auto"/>
        <w:left w:val="none" w:sz="0" w:space="0" w:color="auto"/>
        <w:bottom w:val="none" w:sz="0" w:space="0" w:color="auto"/>
        <w:right w:val="none" w:sz="0" w:space="0" w:color="auto"/>
      </w:divBdr>
    </w:div>
    <w:div w:id="169570202">
      <w:bodyDiv w:val="1"/>
      <w:marLeft w:val="0"/>
      <w:marRight w:val="0"/>
      <w:marTop w:val="0"/>
      <w:marBottom w:val="0"/>
      <w:divBdr>
        <w:top w:val="none" w:sz="0" w:space="0" w:color="auto"/>
        <w:left w:val="none" w:sz="0" w:space="0" w:color="auto"/>
        <w:bottom w:val="none" w:sz="0" w:space="0" w:color="auto"/>
        <w:right w:val="none" w:sz="0" w:space="0" w:color="auto"/>
      </w:divBdr>
    </w:div>
    <w:div w:id="171065086">
      <w:bodyDiv w:val="1"/>
      <w:marLeft w:val="0"/>
      <w:marRight w:val="0"/>
      <w:marTop w:val="0"/>
      <w:marBottom w:val="0"/>
      <w:divBdr>
        <w:top w:val="none" w:sz="0" w:space="0" w:color="auto"/>
        <w:left w:val="none" w:sz="0" w:space="0" w:color="auto"/>
        <w:bottom w:val="none" w:sz="0" w:space="0" w:color="auto"/>
        <w:right w:val="none" w:sz="0" w:space="0" w:color="auto"/>
      </w:divBdr>
    </w:div>
    <w:div w:id="181172330">
      <w:bodyDiv w:val="1"/>
      <w:marLeft w:val="0"/>
      <w:marRight w:val="0"/>
      <w:marTop w:val="0"/>
      <w:marBottom w:val="0"/>
      <w:divBdr>
        <w:top w:val="none" w:sz="0" w:space="0" w:color="auto"/>
        <w:left w:val="none" w:sz="0" w:space="0" w:color="auto"/>
        <w:bottom w:val="none" w:sz="0" w:space="0" w:color="auto"/>
        <w:right w:val="none" w:sz="0" w:space="0" w:color="auto"/>
      </w:divBdr>
    </w:div>
    <w:div w:id="220025962">
      <w:bodyDiv w:val="1"/>
      <w:marLeft w:val="0"/>
      <w:marRight w:val="0"/>
      <w:marTop w:val="0"/>
      <w:marBottom w:val="0"/>
      <w:divBdr>
        <w:top w:val="none" w:sz="0" w:space="0" w:color="auto"/>
        <w:left w:val="none" w:sz="0" w:space="0" w:color="auto"/>
        <w:bottom w:val="none" w:sz="0" w:space="0" w:color="auto"/>
        <w:right w:val="none" w:sz="0" w:space="0" w:color="auto"/>
      </w:divBdr>
    </w:div>
    <w:div w:id="251669831">
      <w:bodyDiv w:val="1"/>
      <w:marLeft w:val="0"/>
      <w:marRight w:val="0"/>
      <w:marTop w:val="0"/>
      <w:marBottom w:val="0"/>
      <w:divBdr>
        <w:top w:val="none" w:sz="0" w:space="0" w:color="auto"/>
        <w:left w:val="none" w:sz="0" w:space="0" w:color="auto"/>
        <w:bottom w:val="none" w:sz="0" w:space="0" w:color="auto"/>
        <w:right w:val="none" w:sz="0" w:space="0" w:color="auto"/>
      </w:divBdr>
    </w:div>
    <w:div w:id="267661784">
      <w:bodyDiv w:val="1"/>
      <w:marLeft w:val="0"/>
      <w:marRight w:val="0"/>
      <w:marTop w:val="0"/>
      <w:marBottom w:val="0"/>
      <w:divBdr>
        <w:top w:val="none" w:sz="0" w:space="0" w:color="auto"/>
        <w:left w:val="none" w:sz="0" w:space="0" w:color="auto"/>
        <w:bottom w:val="none" w:sz="0" w:space="0" w:color="auto"/>
        <w:right w:val="none" w:sz="0" w:space="0" w:color="auto"/>
      </w:divBdr>
    </w:div>
    <w:div w:id="287010607">
      <w:bodyDiv w:val="1"/>
      <w:marLeft w:val="0"/>
      <w:marRight w:val="0"/>
      <w:marTop w:val="0"/>
      <w:marBottom w:val="0"/>
      <w:divBdr>
        <w:top w:val="none" w:sz="0" w:space="0" w:color="auto"/>
        <w:left w:val="none" w:sz="0" w:space="0" w:color="auto"/>
        <w:bottom w:val="none" w:sz="0" w:space="0" w:color="auto"/>
        <w:right w:val="none" w:sz="0" w:space="0" w:color="auto"/>
      </w:divBdr>
    </w:div>
    <w:div w:id="287245982">
      <w:bodyDiv w:val="1"/>
      <w:marLeft w:val="0"/>
      <w:marRight w:val="0"/>
      <w:marTop w:val="0"/>
      <w:marBottom w:val="0"/>
      <w:divBdr>
        <w:top w:val="none" w:sz="0" w:space="0" w:color="auto"/>
        <w:left w:val="none" w:sz="0" w:space="0" w:color="auto"/>
        <w:bottom w:val="none" w:sz="0" w:space="0" w:color="auto"/>
        <w:right w:val="none" w:sz="0" w:space="0" w:color="auto"/>
      </w:divBdr>
    </w:div>
    <w:div w:id="287860860">
      <w:bodyDiv w:val="1"/>
      <w:marLeft w:val="0"/>
      <w:marRight w:val="0"/>
      <w:marTop w:val="0"/>
      <w:marBottom w:val="0"/>
      <w:divBdr>
        <w:top w:val="none" w:sz="0" w:space="0" w:color="auto"/>
        <w:left w:val="none" w:sz="0" w:space="0" w:color="auto"/>
        <w:bottom w:val="none" w:sz="0" w:space="0" w:color="auto"/>
        <w:right w:val="none" w:sz="0" w:space="0" w:color="auto"/>
      </w:divBdr>
    </w:div>
    <w:div w:id="299574303">
      <w:bodyDiv w:val="1"/>
      <w:marLeft w:val="0"/>
      <w:marRight w:val="0"/>
      <w:marTop w:val="0"/>
      <w:marBottom w:val="0"/>
      <w:divBdr>
        <w:top w:val="none" w:sz="0" w:space="0" w:color="auto"/>
        <w:left w:val="none" w:sz="0" w:space="0" w:color="auto"/>
        <w:bottom w:val="none" w:sz="0" w:space="0" w:color="auto"/>
        <w:right w:val="none" w:sz="0" w:space="0" w:color="auto"/>
      </w:divBdr>
    </w:div>
    <w:div w:id="301353138">
      <w:bodyDiv w:val="1"/>
      <w:marLeft w:val="0"/>
      <w:marRight w:val="0"/>
      <w:marTop w:val="0"/>
      <w:marBottom w:val="0"/>
      <w:divBdr>
        <w:top w:val="none" w:sz="0" w:space="0" w:color="auto"/>
        <w:left w:val="none" w:sz="0" w:space="0" w:color="auto"/>
        <w:bottom w:val="none" w:sz="0" w:space="0" w:color="auto"/>
        <w:right w:val="none" w:sz="0" w:space="0" w:color="auto"/>
      </w:divBdr>
    </w:div>
    <w:div w:id="313458725">
      <w:bodyDiv w:val="1"/>
      <w:marLeft w:val="0"/>
      <w:marRight w:val="0"/>
      <w:marTop w:val="0"/>
      <w:marBottom w:val="0"/>
      <w:divBdr>
        <w:top w:val="none" w:sz="0" w:space="0" w:color="auto"/>
        <w:left w:val="none" w:sz="0" w:space="0" w:color="auto"/>
        <w:bottom w:val="none" w:sz="0" w:space="0" w:color="auto"/>
        <w:right w:val="none" w:sz="0" w:space="0" w:color="auto"/>
      </w:divBdr>
    </w:div>
    <w:div w:id="322321638">
      <w:bodyDiv w:val="1"/>
      <w:marLeft w:val="0"/>
      <w:marRight w:val="0"/>
      <w:marTop w:val="0"/>
      <w:marBottom w:val="0"/>
      <w:divBdr>
        <w:top w:val="none" w:sz="0" w:space="0" w:color="auto"/>
        <w:left w:val="none" w:sz="0" w:space="0" w:color="auto"/>
        <w:bottom w:val="none" w:sz="0" w:space="0" w:color="auto"/>
        <w:right w:val="none" w:sz="0" w:space="0" w:color="auto"/>
      </w:divBdr>
    </w:div>
    <w:div w:id="341592324">
      <w:bodyDiv w:val="1"/>
      <w:marLeft w:val="0"/>
      <w:marRight w:val="0"/>
      <w:marTop w:val="0"/>
      <w:marBottom w:val="0"/>
      <w:divBdr>
        <w:top w:val="none" w:sz="0" w:space="0" w:color="auto"/>
        <w:left w:val="none" w:sz="0" w:space="0" w:color="auto"/>
        <w:bottom w:val="none" w:sz="0" w:space="0" w:color="auto"/>
        <w:right w:val="none" w:sz="0" w:space="0" w:color="auto"/>
      </w:divBdr>
    </w:div>
    <w:div w:id="367801647">
      <w:bodyDiv w:val="1"/>
      <w:marLeft w:val="0"/>
      <w:marRight w:val="0"/>
      <w:marTop w:val="0"/>
      <w:marBottom w:val="0"/>
      <w:divBdr>
        <w:top w:val="none" w:sz="0" w:space="0" w:color="auto"/>
        <w:left w:val="none" w:sz="0" w:space="0" w:color="auto"/>
        <w:bottom w:val="none" w:sz="0" w:space="0" w:color="auto"/>
        <w:right w:val="none" w:sz="0" w:space="0" w:color="auto"/>
      </w:divBdr>
    </w:div>
    <w:div w:id="370303170">
      <w:bodyDiv w:val="1"/>
      <w:marLeft w:val="0"/>
      <w:marRight w:val="0"/>
      <w:marTop w:val="0"/>
      <w:marBottom w:val="0"/>
      <w:divBdr>
        <w:top w:val="none" w:sz="0" w:space="0" w:color="auto"/>
        <w:left w:val="none" w:sz="0" w:space="0" w:color="auto"/>
        <w:bottom w:val="none" w:sz="0" w:space="0" w:color="auto"/>
        <w:right w:val="none" w:sz="0" w:space="0" w:color="auto"/>
      </w:divBdr>
    </w:div>
    <w:div w:id="380591810">
      <w:bodyDiv w:val="1"/>
      <w:marLeft w:val="0"/>
      <w:marRight w:val="0"/>
      <w:marTop w:val="0"/>
      <w:marBottom w:val="0"/>
      <w:divBdr>
        <w:top w:val="none" w:sz="0" w:space="0" w:color="auto"/>
        <w:left w:val="none" w:sz="0" w:space="0" w:color="auto"/>
        <w:bottom w:val="none" w:sz="0" w:space="0" w:color="auto"/>
        <w:right w:val="none" w:sz="0" w:space="0" w:color="auto"/>
      </w:divBdr>
    </w:div>
    <w:div w:id="382951437">
      <w:bodyDiv w:val="1"/>
      <w:marLeft w:val="0"/>
      <w:marRight w:val="0"/>
      <w:marTop w:val="0"/>
      <w:marBottom w:val="0"/>
      <w:divBdr>
        <w:top w:val="none" w:sz="0" w:space="0" w:color="auto"/>
        <w:left w:val="none" w:sz="0" w:space="0" w:color="auto"/>
        <w:bottom w:val="none" w:sz="0" w:space="0" w:color="auto"/>
        <w:right w:val="none" w:sz="0" w:space="0" w:color="auto"/>
      </w:divBdr>
    </w:div>
    <w:div w:id="430248009">
      <w:bodyDiv w:val="1"/>
      <w:marLeft w:val="0"/>
      <w:marRight w:val="0"/>
      <w:marTop w:val="0"/>
      <w:marBottom w:val="0"/>
      <w:divBdr>
        <w:top w:val="none" w:sz="0" w:space="0" w:color="auto"/>
        <w:left w:val="none" w:sz="0" w:space="0" w:color="auto"/>
        <w:bottom w:val="none" w:sz="0" w:space="0" w:color="auto"/>
        <w:right w:val="none" w:sz="0" w:space="0" w:color="auto"/>
      </w:divBdr>
    </w:div>
    <w:div w:id="452556535">
      <w:bodyDiv w:val="1"/>
      <w:marLeft w:val="0"/>
      <w:marRight w:val="0"/>
      <w:marTop w:val="0"/>
      <w:marBottom w:val="0"/>
      <w:divBdr>
        <w:top w:val="none" w:sz="0" w:space="0" w:color="auto"/>
        <w:left w:val="none" w:sz="0" w:space="0" w:color="auto"/>
        <w:bottom w:val="none" w:sz="0" w:space="0" w:color="auto"/>
        <w:right w:val="none" w:sz="0" w:space="0" w:color="auto"/>
      </w:divBdr>
    </w:div>
    <w:div w:id="462382303">
      <w:bodyDiv w:val="1"/>
      <w:marLeft w:val="0"/>
      <w:marRight w:val="0"/>
      <w:marTop w:val="0"/>
      <w:marBottom w:val="0"/>
      <w:divBdr>
        <w:top w:val="none" w:sz="0" w:space="0" w:color="auto"/>
        <w:left w:val="none" w:sz="0" w:space="0" w:color="auto"/>
        <w:bottom w:val="none" w:sz="0" w:space="0" w:color="auto"/>
        <w:right w:val="none" w:sz="0" w:space="0" w:color="auto"/>
      </w:divBdr>
    </w:div>
    <w:div w:id="482620727">
      <w:bodyDiv w:val="1"/>
      <w:marLeft w:val="0"/>
      <w:marRight w:val="0"/>
      <w:marTop w:val="0"/>
      <w:marBottom w:val="0"/>
      <w:divBdr>
        <w:top w:val="none" w:sz="0" w:space="0" w:color="auto"/>
        <w:left w:val="none" w:sz="0" w:space="0" w:color="auto"/>
        <w:bottom w:val="none" w:sz="0" w:space="0" w:color="auto"/>
        <w:right w:val="none" w:sz="0" w:space="0" w:color="auto"/>
      </w:divBdr>
    </w:div>
    <w:div w:id="504327900">
      <w:bodyDiv w:val="1"/>
      <w:marLeft w:val="0"/>
      <w:marRight w:val="0"/>
      <w:marTop w:val="0"/>
      <w:marBottom w:val="0"/>
      <w:divBdr>
        <w:top w:val="none" w:sz="0" w:space="0" w:color="auto"/>
        <w:left w:val="none" w:sz="0" w:space="0" w:color="auto"/>
        <w:bottom w:val="none" w:sz="0" w:space="0" w:color="auto"/>
        <w:right w:val="none" w:sz="0" w:space="0" w:color="auto"/>
      </w:divBdr>
    </w:div>
    <w:div w:id="525026315">
      <w:bodyDiv w:val="1"/>
      <w:marLeft w:val="0"/>
      <w:marRight w:val="0"/>
      <w:marTop w:val="0"/>
      <w:marBottom w:val="0"/>
      <w:divBdr>
        <w:top w:val="none" w:sz="0" w:space="0" w:color="auto"/>
        <w:left w:val="none" w:sz="0" w:space="0" w:color="auto"/>
        <w:bottom w:val="none" w:sz="0" w:space="0" w:color="auto"/>
        <w:right w:val="none" w:sz="0" w:space="0" w:color="auto"/>
      </w:divBdr>
    </w:div>
    <w:div w:id="536089404">
      <w:bodyDiv w:val="1"/>
      <w:marLeft w:val="0"/>
      <w:marRight w:val="0"/>
      <w:marTop w:val="0"/>
      <w:marBottom w:val="0"/>
      <w:divBdr>
        <w:top w:val="none" w:sz="0" w:space="0" w:color="auto"/>
        <w:left w:val="none" w:sz="0" w:space="0" w:color="auto"/>
        <w:bottom w:val="none" w:sz="0" w:space="0" w:color="auto"/>
        <w:right w:val="none" w:sz="0" w:space="0" w:color="auto"/>
      </w:divBdr>
    </w:div>
    <w:div w:id="543097189">
      <w:bodyDiv w:val="1"/>
      <w:marLeft w:val="0"/>
      <w:marRight w:val="0"/>
      <w:marTop w:val="0"/>
      <w:marBottom w:val="0"/>
      <w:divBdr>
        <w:top w:val="none" w:sz="0" w:space="0" w:color="auto"/>
        <w:left w:val="none" w:sz="0" w:space="0" w:color="auto"/>
        <w:bottom w:val="none" w:sz="0" w:space="0" w:color="auto"/>
        <w:right w:val="none" w:sz="0" w:space="0" w:color="auto"/>
      </w:divBdr>
    </w:div>
    <w:div w:id="546452693">
      <w:bodyDiv w:val="1"/>
      <w:marLeft w:val="0"/>
      <w:marRight w:val="0"/>
      <w:marTop w:val="0"/>
      <w:marBottom w:val="0"/>
      <w:divBdr>
        <w:top w:val="none" w:sz="0" w:space="0" w:color="auto"/>
        <w:left w:val="none" w:sz="0" w:space="0" w:color="auto"/>
        <w:bottom w:val="none" w:sz="0" w:space="0" w:color="auto"/>
        <w:right w:val="none" w:sz="0" w:space="0" w:color="auto"/>
      </w:divBdr>
    </w:div>
    <w:div w:id="556016663">
      <w:bodyDiv w:val="1"/>
      <w:marLeft w:val="0"/>
      <w:marRight w:val="0"/>
      <w:marTop w:val="0"/>
      <w:marBottom w:val="0"/>
      <w:divBdr>
        <w:top w:val="none" w:sz="0" w:space="0" w:color="auto"/>
        <w:left w:val="none" w:sz="0" w:space="0" w:color="auto"/>
        <w:bottom w:val="none" w:sz="0" w:space="0" w:color="auto"/>
        <w:right w:val="none" w:sz="0" w:space="0" w:color="auto"/>
      </w:divBdr>
    </w:div>
    <w:div w:id="586812601">
      <w:bodyDiv w:val="1"/>
      <w:marLeft w:val="0"/>
      <w:marRight w:val="0"/>
      <w:marTop w:val="0"/>
      <w:marBottom w:val="0"/>
      <w:divBdr>
        <w:top w:val="none" w:sz="0" w:space="0" w:color="auto"/>
        <w:left w:val="none" w:sz="0" w:space="0" w:color="auto"/>
        <w:bottom w:val="none" w:sz="0" w:space="0" w:color="auto"/>
        <w:right w:val="none" w:sz="0" w:space="0" w:color="auto"/>
      </w:divBdr>
    </w:div>
    <w:div w:id="600259509">
      <w:bodyDiv w:val="1"/>
      <w:marLeft w:val="0"/>
      <w:marRight w:val="0"/>
      <w:marTop w:val="0"/>
      <w:marBottom w:val="0"/>
      <w:divBdr>
        <w:top w:val="none" w:sz="0" w:space="0" w:color="auto"/>
        <w:left w:val="none" w:sz="0" w:space="0" w:color="auto"/>
        <w:bottom w:val="none" w:sz="0" w:space="0" w:color="auto"/>
        <w:right w:val="none" w:sz="0" w:space="0" w:color="auto"/>
      </w:divBdr>
    </w:div>
    <w:div w:id="613054067">
      <w:bodyDiv w:val="1"/>
      <w:marLeft w:val="0"/>
      <w:marRight w:val="0"/>
      <w:marTop w:val="0"/>
      <w:marBottom w:val="0"/>
      <w:divBdr>
        <w:top w:val="none" w:sz="0" w:space="0" w:color="auto"/>
        <w:left w:val="none" w:sz="0" w:space="0" w:color="auto"/>
        <w:bottom w:val="none" w:sz="0" w:space="0" w:color="auto"/>
        <w:right w:val="none" w:sz="0" w:space="0" w:color="auto"/>
      </w:divBdr>
    </w:div>
    <w:div w:id="631332088">
      <w:bodyDiv w:val="1"/>
      <w:marLeft w:val="0"/>
      <w:marRight w:val="0"/>
      <w:marTop w:val="0"/>
      <w:marBottom w:val="0"/>
      <w:divBdr>
        <w:top w:val="none" w:sz="0" w:space="0" w:color="auto"/>
        <w:left w:val="none" w:sz="0" w:space="0" w:color="auto"/>
        <w:bottom w:val="none" w:sz="0" w:space="0" w:color="auto"/>
        <w:right w:val="none" w:sz="0" w:space="0" w:color="auto"/>
      </w:divBdr>
    </w:div>
    <w:div w:id="638076307">
      <w:bodyDiv w:val="1"/>
      <w:marLeft w:val="0"/>
      <w:marRight w:val="0"/>
      <w:marTop w:val="0"/>
      <w:marBottom w:val="0"/>
      <w:divBdr>
        <w:top w:val="none" w:sz="0" w:space="0" w:color="auto"/>
        <w:left w:val="none" w:sz="0" w:space="0" w:color="auto"/>
        <w:bottom w:val="none" w:sz="0" w:space="0" w:color="auto"/>
        <w:right w:val="none" w:sz="0" w:space="0" w:color="auto"/>
      </w:divBdr>
    </w:div>
    <w:div w:id="643855455">
      <w:bodyDiv w:val="1"/>
      <w:marLeft w:val="0"/>
      <w:marRight w:val="0"/>
      <w:marTop w:val="0"/>
      <w:marBottom w:val="0"/>
      <w:divBdr>
        <w:top w:val="none" w:sz="0" w:space="0" w:color="auto"/>
        <w:left w:val="none" w:sz="0" w:space="0" w:color="auto"/>
        <w:bottom w:val="none" w:sz="0" w:space="0" w:color="auto"/>
        <w:right w:val="none" w:sz="0" w:space="0" w:color="auto"/>
      </w:divBdr>
    </w:div>
    <w:div w:id="645818005">
      <w:bodyDiv w:val="1"/>
      <w:marLeft w:val="0"/>
      <w:marRight w:val="0"/>
      <w:marTop w:val="0"/>
      <w:marBottom w:val="0"/>
      <w:divBdr>
        <w:top w:val="none" w:sz="0" w:space="0" w:color="auto"/>
        <w:left w:val="none" w:sz="0" w:space="0" w:color="auto"/>
        <w:bottom w:val="none" w:sz="0" w:space="0" w:color="auto"/>
        <w:right w:val="none" w:sz="0" w:space="0" w:color="auto"/>
      </w:divBdr>
    </w:div>
    <w:div w:id="663699783">
      <w:bodyDiv w:val="1"/>
      <w:marLeft w:val="0"/>
      <w:marRight w:val="0"/>
      <w:marTop w:val="0"/>
      <w:marBottom w:val="0"/>
      <w:divBdr>
        <w:top w:val="none" w:sz="0" w:space="0" w:color="auto"/>
        <w:left w:val="none" w:sz="0" w:space="0" w:color="auto"/>
        <w:bottom w:val="none" w:sz="0" w:space="0" w:color="auto"/>
        <w:right w:val="none" w:sz="0" w:space="0" w:color="auto"/>
      </w:divBdr>
    </w:div>
    <w:div w:id="676008596">
      <w:bodyDiv w:val="1"/>
      <w:marLeft w:val="0"/>
      <w:marRight w:val="0"/>
      <w:marTop w:val="0"/>
      <w:marBottom w:val="0"/>
      <w:divBdr>
        <w:top w:val="none" w:sz="0" w:space="0" w:color="auto"/>
        <w:left w:val="none" w:sz="0" w:space="0" w:color="auto"/>
        <w:bottom w:val="none" w:sz="0" w:space="0" w:color="auto"/>
        <w:right w:val="none" w:sz="0" w:space="0" w:color="auto"/>
      </w:divBdr>
    </w:div>
    <w:div w:id="682631126">
      <w:bodyDiv w:val="1"/>
      <w:marLeft w:val="0"/>
      <w:marRight w:val="0"/>
      <w:marTop w:val="0"/>
      <w:marBottom w:val="0"/>
      <w:divBdr>
        <w:top w:val="none" w:sz="0" w:space="0" w:color="auto"/>
        <w:left w:val="none" w:sz="0" w:space="0" w:color="auto"/>
        <w:bottom w:val="none" w:sz="0" w:space="0" w:color="auto"/>
        <w:right w:val="none" w:sz="0" w:space="0" w:color="auto"/>
      </w:divBdr>
    </w:div>
    <w:div w:id="687173531">
      <w:bodyDiv w:val="1"/>
      <w:marLeft w:val="0"/>
      <w:marRight w:val="0"/>
      <w:marTop w:val="0"/>
      <w:marBottom w:val="0"/>
      <w:divBdr>
        <w:top w:val="none" w:sz="0" w:space="0" w:color="auto"/>
        <w:left w:val="none" w:sz="0" w:space="0" w:color="auto"/>
        <w:bottom w:val="none" w:sz="0" w:space="0" w:color="auto"/>
        <w:right w:val="none" w:sz="0" w:space="0" w:color="auto"/>
      </w:divBdr>
    </w:div>
    <w:div w:id="693455745">
      <w:bodyDiv w:val="1"/>
      <w:marLeft w:val="0"/>
      <w:marRight w:val="0"/>
      <w:marTop w:val="0"/>
      <w:marBottom w:val="0"/>
      <w:divBdr>
        <w:top w:val="none" w:sz="0" w:space="0" w:color="auto"/>
        <w:left w:val="none" w:sz="0" w:space="0" w:color="auto"/>
        <w:bottom w:val="none" w:sz="0" w:space="0" w:color="auto"/>
        <w:right w:val="none" w:sz="0" w:space="0" w:color="auto"/>
      </w:divBdr>
    </w:div>
    <w:div w:id="702445456">
      <w:bodyDiv w:val="1"/>
      <w:marLeft w:val="0"/>
      <w:marRight w:val="0"/>
      <w:marTop w:val="0"/>
      <w:marBottom w:val="0"/>
      <w:divBdr>
        <w:top w:val="none" w:sz="0" w:space="0" w:color="auto"/>
        <w:left w:val="none" w:sz="0" w:space="0" w:color="auto"/>
        <w:bottom w:val="none" w:sz="0" w:space="0" w:color="auto"/>
        <w:right w:val="none" w:sz="0" w:space="0" w:color="auto"/>
      </w:divBdr>
    </w:div>
    <w:div w:id="709768784">
      <w:bodyDiv w:val="1"/>
      <w:marLeft w:val="0"/>
      <w:marRight w:val="0"/>
      <w:marTop w:val="0"/>
      <w:marBottom w:val="0"/>
      <w:divBdr>
        <w:top w:val="none" w:sz="0" w:space="0" w:color="auto"/>
        <w:left w:val="none" w:sz="0" w:space="0" w:color="auto"/>
        <w:bottom w:val="none" w:sz="0" w:space="0" w:color="auto"/>
        <w:right w:val="none" w:sz="0" w:space="0" w:color="auto"/>
      </w:divBdr>
    </w:div>
    <w:div w:id="719090232">
      <w:bodyDiv w:val="1"/>
      <w:marLeft w:val="0"/>
      <w:marRight w:val="0"/>
      <w:marTop w:val="0"/>
      <w:marBottom w:val="0"/>
      <w:divBdr>
        <w:top w:val="none" w:sz="0" w:space="0" w:color="auto"/>
        <w:left w:val="none" w:sz="0" w:space="0" w:color="auto"/>
        <w:bottom w:val="none" w:sz="0" w:space="0" w:color="auto"/>
        <w:right w:val="none" w:sz="0" w:space="0" w:color="auto"/>
      </w:divBdr>
    </w:div>
    <w:div w:id="723868676">
      <w:bodyDiv w:val="1"/>
      <w:marLeft w:val="0"/>
      <w:marRight w:val="0"/>
      <w:marTop w:val="0"/>
      <w:marBottom w:val="0"/>
      <w:divBdr>
        <w:top w:val="none" w:sz="0" w:space="0" w:color="auto"/>
        <w:left w:val="none" w:sz="0" w:space="0" w:color="auto"/>
        <w:bottom w:val="none" w:sz="0" w:space="0" w:color="auto"/>
        <w:right w:val="none" w:sz="0" w:space="0" w:color="auto"/>
      </w:divBdr>
    </w:div>
    <w:div w:id="730227175">
      <w:bodyDiv w:val="1"/>
      <w:marLeft w:val="0"/>
      <w:marRight w:val="0"/>
      <w:marTop w:val="0"/>
      <w:marBottom w:val="0"/>
      <w:divBdr>
        <w:top w:val="none" w:sz="0" w:space="0" w:color="auto"/>
        <w:left w:val="none" w:sz="0" w:space="0" w:color="auto"/>
        <w:bottom w:val="none" w:sz="0" w:space="0" w:color="auto"/>
        <w:right w:val="none" w:sz="0" w:space="0" w:color="auto"/>
      </w:divBdr>
    </w:div>
    <w:div w:id="744687425">
      <w:bodyDiv w:val="1"/>
      <w:marLeft w:val="0"/>
      <w:marRight w:val="0"/>
      <w:marTop w:val="0"/>
      <w:marBottom w:val="0"/>
      <w:divBdr>
        <w:top w:val="none" w:sz="0" w:space="0" w:color="auto"/>
        <w:left w:val="none" w:sz="0" w:space="0" w:color="auto"/>
        <w:bottom w:val="none" w:sz="0" w:space="0" w:color="auto"/>
        <w:right w:val="none" w:sz="0" w:space="0" w:color="auto"/>
      </w:divBdr>
    </w:div>
    <w:div w:id="752706629">
      <w:bodyDiv w:val="1"/>
      <w:marLeft w:val="0"/>
      <w:marRight w:val="0"/>
      <w:marTop w:val="0"/>
      <w:marBottom w:val="0"/>
      <w:divBdr>
        <w:top w:val="none" w:sz="0" w:space="0" w:color="auto"/>
        <w:left w:val="none" w:sz="0" w:space="0" w:color="auto"/>
        <w:bottom w:val="none" w:sz="0" w:space="0" w:color="auto"/>
        <w:right w:val="none" w:sz="0" w:space="0" w:color="auto"/>
      </w:divBdr>
    </w:div>
    <w:div w:id="753940573">
      <w:bodyDiv w:val="1"/>
      <w:marLeft w:val="0"/>
      <w:marRight w:val="0"/>
      <w:marTop w:val="0"/>
      <w:marBottom w:val="0"/>
      <w:divBdr>
        <w:top w:val="none" w:sz="0" w:space="0" w:color="auto"/>
        <w:left w:val="none" w:sz="0" w:space="0" w:color="auto"/>
        <w:bottom w:val="none" w:sz="0" w:space="0" w:color="auto"/>
        <w:right w:val="none" w:sz="0" w:space="0" w:color="auto"/>
      </w:divBdr>
      <w:divsChild>
        <w:div w:id="1700275786">
          <w:marLeft w:val="0"/>
          <w:marRight w:val="0"/>
          <w:marTop w:val="0"/>
          <w:marBottom w:val="0"/>
          <w:divBdr>
            <w:top w:val="none" w:sz="0" w:space="0" w:color="auto"/>
            <w:left w:val="none" w:sz="0" w:space="0" w:color="auto"/>
            <w:bottom w:val="none" w:sz="0" w:space="0" w:color="auto"/>
            <w:right w:val="none" w:sz="0" w:space="0" w:color="auto"/>
          </w:divBdr>
        </w:div>
      </w:divsChild>
    </w:div>
    <w:div w:id="760956594">
      <w:bodyDiv w:val="1"/>
      <w:marLeft w:val="0"/>
      <w:marRight w:val="0"/>
      <w:marTop w:val="0"/>
      <w:marBottom w:val="0"/>
      <w:divBdr>
        <w:top w:val="none" w:sz="0" w:space="0" w:color="auto"/>
        <w:left w:val="none" w:sz="0" w:space="0" w:color="auto"/>
        <w:bottom w:val="none" w:sz="0" w:space="0" w:color="auto"/>
        <w:right w:val="none" w:sz="0" w:space="0" w:color="auto"/>
      </w:divBdr>
    </w:div>
    <w:div w:id="762455245">
      <w:bodyDiv w:val="1"/>
      <w:marLeft w:val="0"/>
      <w:marRight w:val="0"/>
      <w:marTop w:val="0"/>
      <w:marBottom w:val="0"/>
      <w:divBdr>
        <w:top w:val="none" w:sz="0" w:space="0" w:color="auto"/>
        <w:left w:val="none" w:sz="0" w:space="0" w:color="auto"/>
        <w:bottom w:val="none" w:sz="0" w:space="0" w:color="auto"/>
        <w:right w:val="none" w:sz="0" w:space="0" w:color="auto"/>
      </w:divBdr>
    </w:div>
    <w:div w:id="775758557">
      <w:bodyDiv w:val="1"/>
      <w:marLeft w:val="0"/>
      <w:marRight w:val="0"/>
      <w:marTop w:val="0"/>
      <w:marBottom w:val="0"/>
      <w:divBdr>
        <w:top w:val="none" w:sz="0" w:space="0" w:color="auto"/>
        <w:left w:val="none" w:sz="0" w:space="0" w:color="auto"/>
        <w:bottom w:val="none" w:sz="0" w:space="0" w:color="auto"/>
        <w:right w:val="none" w:sz="0" w:space="0" w:color="auto"/>
      </w:divBdr>
    </w:div>
    <w:div w:id="782844835">
      <w:bodyDiv w:val="1"/>
      <w:marLeft w:val="0"/>
      <w:marRight w:val="0"/>
      <w:marTop w:val="0"/>
      <w:marBottom w:val="0"/>
      <w:divBdr>
        <w:top w:val="none" w:sz="0" w:space="0" w:color="auto"/>
        <w:left w:val="none" w:sz="0" w:space="0" w:color="auto"/>
        <w:bottom w:val="none" w:sz="0" w:space="0" w:color="auto"/>
        <w:right w:val="none" w:sz="0" w:space="0" w:color="auto"/>
      </w:divBdr>
    </w:div>
    <w:div w:id="806170951">
      <w:bodyDiv w:val="1"/>
      <w:marLeft w:val="0"/>
      <w:marRight w:val="0"/>
      <w:marTop w:val="0"/>
      <w:marBottom w:val="0"/>
      <w:divBdr>
        <w:top w:val="none" w:sz="0" w:space="0" w:color="auto"/>
        <w:left w:val="none" w:sz="0" w:space="0" w:color="auto"/>
        <w:bottom w:val="none" w:sz="0" w:space="0" w:color="auto"/>
        <w:right w:val="none" w:sz="0" w:space="0" w:color="auto"/>
      </w:divBdr>
    </w:div>
    <w:div w:id="812940224">
      <w:bodyDiv w:val="1"/>
      <w:marLeft w:val="0"/>
      <w:marRight w:val="0"/>
      <w:marTop w:val="0"/>
      <w:marBottom w:val="0"/>
      <w:divBdr>
        <w:top w:val="none" w:sz="0" w:space="0" w:color="auto"/>
        <w:left w:val="none" w:sz="0" w:space="0" w:color="auto"/>
        <w:bottom w:val="none" w:sz="0" w:space="0" w:color="auto"/>
        <w:right w:val="none" w:sz="0" w:space="0" w:color="auto"/>
      </w:divBdr>
    </w:div>
    <w:div w:id="837039758">
      <w:bodyDiv w:val="1"/>
      <w:marLeft w:val="0"/>
      <w:marRight w:val="0"/>
      <w:marTop w:val="0"/>
      <w:marBottom w:val="0"/>
      <w:divBdr>
        <w:top w:val="none" w:sz="0" w:space="0" w:color="auto"/>
        <w:left w:val="none" w:sz="0" w:space="0" w:color="auto"/>
        <w:bottom w:val="none" w:sz="0" w:space="0" w:color="auto"/>
        <w:right w:val="none" w:sz="0" w:space="0" w:color="auto"/>
      </w:divBdr>
    </w:div>
    <w:div w:id="841821171">
      <w:bodyDiv w:val="1"/>
      <w:marLeft w:val="0"/>
      <w:marRight w:val="0"/>
      <w:marTop w:val="0"/>
      <w:marBottom w:val="0"/>
      <w:divBdr>
        <w:top w:val="none" w:sz="0" w:space="0" w:color="auto"/>
        <w:left w:val="none" w:sz="0" w:space="0" w:color="auto"/>
        <w:bottom w:val="none" w:sz="0" w:space="0" w:color="auto"/>
        <w:right w:val="none" w:sz="0" w:space="0" w:color="auto"/>
      </w:divBdr>
    </w:div>
    <w:div w:id="842209507">
      <w:bodyDiv w:val="1"/>
      <w:marLeft w:val="0"/>
      <w:marRight w:val="0"/>
      <w:marTop w:val="0"/>
      <w:marBottom w:val="0"/>
      <w:divBdr>
        <w:top w:val="none" w:sz="0" w:space="0" w:color="auto"/>
        <w:left w:val="none" w:sz="0" w:space="0" w:color="auto"/>
        <w:bottom w:val="none" w:sz="0" w:space="0" w:color="auto"/>
        <w:right w:val="none" w:sz="0" w:space="0" w:color="auto"/>
      </w:divBdr>
    </w:div>
    <w:div w:id="870996284">
      <w:bodyDiv w:val="1"/>
      <w:marLeft w:val="0"/>
      <w:marRight w:val="0"/>
      <w:marTop w:val="0"/>
      <w:marBottom w:val="0"/>
      <w:divBdr>
        <w:top w:val="none" w:sz="0" w:space="0" w:color="auto"/>
        <w:left w:val="none" w:sz="0" w:space="0" w:color="auto"/>
        <w:bottom w:val="none" w:sz="0" w:space="0" w:color="auto"/>
        <w:right w:val="none" w:sz="0" w:space="0" w:color="auto"/>
      </w:divBdr>
    </w:div>
    <w:div w:id="873035180">
      <w:bodyDiv w:val="1"/>
      <w:marLeft w:val="0"/>
      <w:marRight w:val="0"/>
      <w:marTop w:val="0"/>
      <w:marBottom w:val="0"/>
      <w:divBdr>
        <w:top w:val="none" w:sz="0" w:space="0" w:color="auto"/>
        <w:left w:val="none" w:sz="0" w:space="0" w:color="auto"/>
        <w:bottom w:val="none" w:sz="0" w:space="0" w:color="auto"/>
        <w:right w:val="none" w:sz="0" w:space="0" w:color="auto"/>
      </w:divBdr>
    </w:div>
    <w:div w:id="875850187">
      <w:bodyDiv w:val="1"/>
      <w:marLeft w:val="0"/>
      <w:marRight w:val="0"/>
      <w:marTop w:val="0"/>
      <w:marBottom w:val="0"/>
      <w:divBdr>
        <w:top w:val="none" w:sz="0" w:space="0" w:color="auto"/>
        <w:left w:val="none" w:sz="0" w:space="0" w:color="auto"/>
        <w:bottom w:val="none" w:sz="0" w:space="0" w:color="auto"/>
        <w:right w:val="none" w:sz="0" w:space="0" w:color="auto"/>
      </w:divBdr>
    </w:div>
    <w:div w:id="885945357">
      <w:bodyDiv w:val="1"/>
      <w:marLeft w:val="0"/>
      <w:marRight w:val="0"/>
      <w:marTop w:val="0"/>
      <w:marBottom w:val="0"/>
      <w:divBdr>
        <w:top w:val="none" w:sz="0" w:space="0" w:color="auto"/>
        <w:left w:val="none" w:sz="0" w:space="0" w:color="auto"/>
        <w:bottom w:val="none" w:sz="0" w:space="0" w:color="auto"/>
        <w:right w:val="none" w:sz="0" w:space="0" w:color="auto"/>
      </w:divBdr>
    </w:div>
    <w:div w:id="889347444">
      <w:bodyDiv w:val="1"/>
      <w:marLeft w:val="0"/>
      <w:marRight w:val="0"/>
      <w:marTop w:val="0"/>
      <w:marBottom w:val="0"/>
      <w:divBdr>
        <w:top w:val="none" w:sz="0" w:space="0" w:color="auto"/>
        <w:left w:val="none" w:sz="0" w:space="0" w:color="auto"/>
        <w:bottom w:val="none" w:sz="0" w:space="0" w:color="auto"/>
        <w:right w:val="none" w:sz="0" w:space="0" w:color="auto"/>
      </w:divBdr>
    </w:div>
    <w:div w:id="897713577">
      <w:bodyDiv w:val="1"/>
      <w:marLeft w:val="0"/>
      <w:marRight w:val="0"/>
      <w:marTop w:val="0"/>
      <w:marBottom w:val="0"/>
      <w:divBdr>
        <w:top w:val="none" w:sz="0" w:space="0" w:color="auto"/>
        <w:left w:val="none" w:sz="0" w:space="0" w:color="auto"/>
        <w:bottom w:val="none" w:sz="0" w:space="0" w:color="auto"/>
        <w:right w:val="none" w:sz="0" w:space="0" w:color="auto"/>
      </w:divBdr>
    </w:div>
    <w:div w:id="899901133">
      <w:bodyDiv w:val="1"/>
      <w:marLeft w:val="0"/>
      <w:marRight w:val="0"/>
      <w:marTop w:val="0"/>
      <w:marBottom w:val="0"/>
      <w:divBdr>
        <w:top w:val="none" w:sz="0" w:space="0" w:color="auto"/>
        <w:left w:val="none" w:sz="0" w:space="0" w:color="auto"/>
        <w:bottom w:val="none" w:sz="0" w:space="0" w:color="auto"/>
        <w:right w:val="none" w:sz="0" w:space="0" w:color="auto"/>
      </w:divBdr>
    </w:div>
    <w:div w:id="906188775">
      <w:bodyDiv w:val="1"/>
      <w:marLeft w:val="0"/>
      <w:marRight w:val="0"/>
      <w:marTop w:val="0"/>
      <w:marBottom w:val="0"/>
      <w:divBdr>
        <w:top w:val="none" w:sz="0" w:space="0" w:color="auto"/>
        <w:left w:val="none" w:sz="0" w:space="0" w:color="auto"/>
        <w:bottom w:val="none" w:sz="0" w:space="0" w:color="auto"/>
        <w:right w:val="none" w:sz="0" w:space="0" w:color="auto"/>
      </w:divBdr>
    </w:div>
    <w:div w:id="925307413">
      <w:bodyDiv w:val="1"/>
      <w:marLeft w:val="0"/>
      <w:marRight w:val="0"/>
      <w:marTop w:val="0"/>
      <w:marBottom w:val="0"/>
      <w:divBdr>
        <w:top w:val="none" w:sz="0" w:space="0" w:color="auto"/>
        <w:left w:val="none" w:sz="0" w:space="0" w:color="auto"/>
        <w:bottom w:val="none" w:sz="0" w:space="0" w:color="auto"/>
        <w:right w:val="none" w:sz="0" w:space="0" w:color="auto"/>
      </w:divBdr>
    </w:div>
    <w:div w:id="929699509">
      <w:bodyDiv w:val="1"/>
      <w:marLeft w:val="0"/>
      <w:marRight w:val="0"/>
      <w:marTop w:val="0"/>
      <w:marBottom w:val="0"/>
      <w:divBdr>
        <w:top w:val="none" w:sz="0" w:space="0" w:color="auto"/>
        <w:left w:val="none" w:sz="0" w:space="0" w:color="auto"/>
        <w:bottom w:val="none" w:sz="0" w:space="0" w:color="auto"/>
        <w:right w:val="none" w:sz="0" w:space="0" w:color="auto"/>
      </w:divBdr>
    </w:div>
    <w:div w:id="936057393">
      <w:bodyDiv w:val="1"/>
      <w:marLeft w:val="0"/>
      <w:marRight w:val="0"/>
      <w:marTop w:val="0"/>
      <w:marBottom w:val="0"/>
      <w:divBdr>
        <w:top w:val="none" w:sz="0" w:space="0" w:color="auto"/>
        <w:left w:val="none" w:sz="0" w:space="0" w:color="auto"/>
        <w:bottom w:val="none" w:sz="0" w:space="0" w:color="auto"/>
        <w:right w:val="none" w:sz="0" w:space="0" w:color="auto"/>
      </w:divBdr>
    </w:div>
    <w:div w:id="936668384">
      <w:bodyDiv w:val="1"/>
      <w:marLeft w:val="0"/>
      <w:marRight w:val="0"/>
      <w:marTop w:val="0"/>
      <w:marBottom w:val="0"/>
      <w:divBdr>
        <w:top w:val="none" w:sz="0" w:space="0" w:color="auto"/>
        <w:left w:val="none" w:sz="0" w:space="0" w:color="auto"/>
        <w:bottom w:val="none" w:sz="0" w:space="0" w:color="auto"/>
        <w:right w:val="none" w:sz="0" w:space="0" w:color="auto"/>
      </w:divBdr>
    </w:div>
    <w:div w:id="951522948">
      <w:bodyDiv w:val="1"/>
      <w:marLeft w:val="0"/>
      <w:marRight w:val="0"/>
      <w:marTop w:val="0"/>
      <w:marBottom w:val="0"/>
      <w:divBdr>
        <w:top w:val="none" w:sz="0" w:space="0" w:color="auto"/>
        <w:left w:val="none" w:sz="0" w:space="0" w:color="auto"/>
        <w:bottom w:val="none" w:sz="0" w:space="0" w:color="auto"/>
        <w:right w:val="none" w:sz="0" w:space="0" w:color="auto"/>
      </w:divBdr>
    </w:div>
    <w:div w:id="973952768">
      <w:bodyDiv w:val="1"/>
      <w:marLeft w:val="0"/>
      <w:marRight w:val="0"/>
      <w:marTop w:val="0"/>
      <w:marBottom w:val="0"/>
      <w:divBdr>
        <w:top w:val="none" w:sz="0" w:space="0" w:color="auto"/>
        <w:left w:val="none" w:sz="0" w:space="0" w:color="auto"/>
        <w:bottom w:val="none" w:sz="0" w:space="0" w:color="auto"/>
        <w:right w:val="none" w:sz="0" w:space="0" w:color="auto"/>
      </w:divBdr>
    </w:div>
    <w:div w:id="1016661850">
      <w:bodyDiv w:val="1"/>
      <w:marLeft w:val="0"/>
      <w:marRight w:val="0"/>
      <w:marTop w:val="0"/>
      <w:marBottom w:val="0"/>
      <w:divBdr>
        <w:top w:val="none" w:sz="0" w:space="0" w:color="auto"/>
        <w:left w:val="none" w:sz="0" w:space="0" w:color="auto"/>
        <w:bottom w:val="none" w:sz="0" w:space="0" w:color="auto"/>
        <w:right w:val="none" w:sz="0" w:space="0" w:color="auto"/>
      </w:divBdr>
    </w:div>
    <w:div w:id="1020813209">
      <w:bodyDiv w:val="1"/>
      <w:marLeft w:val="0"/>
      <w:marRight w:val="0"/>
      <w:marTop w:val="0"/>
      <w:marBottom w:val="0"/>
      <w:divBdr>
        <w:top w:val="none" w:sz="0" w:space="0" w:color="auto"/>
        <w:left w:val="none" w:sz="0" w:space="0" w:color="auto"/>
        <w:bottom w:val="none" w:sz="0" w:space="0" w:color="auto"/>
        <w:right w:val="none" w:sz="0" w:space="0" w:color="auto"/>
      </w:divBdr>
    </w:div>
    <w:div w:id="1030836636">
      <w:bodyDiv w:val="1"/>
      <w:marLeft w:val="0"/>
      <w:marRight w:val="0"/>
      <w:marTop w:val="0"/>
      <w:marBottom w:val="0"/>
      <w:divBdr>
        <w:top w:val="none" w:sz="0" w:space="0" w:color="auto"/>
        <w:left w:val="none" w:sz="0" w:space="0" w:color="auto"/>
        <w:bottom w:val="none" w:sz="0" w:space="0" w:color="auto"/>
        <w:right w:val="none" w:sz="0" w:space="0" w:color="auto"/>
      </w:divBdr>
    </w:div>
    <w:div w:id="1081949986">
      <w:bodyDiv w:val="1"/>
      <w:marLeft w:val="0"/>
      <w:marRight w:val="0"/>
      <w:marTop w:val="0"/>
      <w:marBottom w:val="0"/>
      <w:divBdr>
        <w:top w:val="none" w:sz="0" w:space="0" w:color="auto"/>
        <w:left w:val="none" w:sz="0" w:space="0" w:color="auto"/>
        <w:bottom w:val="none" w:sz="0" w:space="0" w:color="auto"/>
        <w:right w:val="none" w:sz="0" w:space="0" w:color="auto"/>
      </w:divBdr>
    </w:div>
    <w:div w:id="1085230291">
      <w:bodyDiv w:val="1"/>
      <w:marLeft w:val="0"/>
      <w:marRight w:val="0"/>
      <w:marTop w:val="0"/>
      <w:marBottom w:val="0"/>
      <w:divBdr>
        <w:top w:val="none" w:sz="0" w:space="0" w:color="auto"/>
        <w:left w:val="none" w:sz="0" w:space="0" w:color="auto"/>
        <w:bottom w:val="none" w:sz="0" w:space="0" w:color="auto"/>
        <w:right w:val="none" w:sz="0" w:space="0" w:color="auto"/>
      </w:divBdr>
    </w:div>
    <w:div w:id="1121219825">
      <w:bodyDiv w:val="1"/>
      <w:marLeft w:val="0"/>
      <w:marRight w:val="0"/>
      <w:marTop w:val="0"/>
      <w:marBottom w:val="0"/>
      <w:divBdr>
        <w:top w:val="none" w:sz="0" w:space="0" w:color="auto"/>
        <w:left w:val="none" w:sz="0" w:space="0" w:color="auto"/>
        <w:bottom w:val="none" w:sz="0" w:space="0" w:color="auto"/>
        <w:right w:val="none" w:sz="0" w:space="0" w:color="auto"/>
      </w:divBdr>
    </w:div>
    <w:div w:id="1139765771">
      <w:bodyDiv w:val="1"/>
      <w:marLeft w:val="0"/>
      <w:marRight w:val="0"/>
      <w:marTop w:val="0"/>
      <w:marBottom w:val="0"/>
      <w:divBdr>
        <w:top w:val="none" w:sz="0" w:space="0" w:color="auto"/>
        <w:left w:val="none" w:sz="0" w:space="0" w:color="auto"/>
        <w:bottom w:val="none" w:sz="0" w:space="0" w:color="auto"/>
        <w:right w:val="none" w:sz="0" w:space="0" w:color="auto"/>
      </w:divBdr>
    </w:div>
    <w:div w:id="1140532639">
      <w:bodyDiv w:val="1"/>
      <w:marLeft w:val="0"/>
      <w:marRight w:val="0"/>
      <w:marTop w:val="0"/>
      <w:marBottom w:val="0"/>
      <w:divBdr>
        <w:top w:val="none" w:sz="0" w:space="0" w:color="auto"/>
        <w:left w:val="none" w:sz="0" w:space="0" w:color="auto"/>
        <w:bottom w:val="none" w:sz="0" w:space="0" w:color="auto"/>
        <w:right w:val="none" w:sz="0" w:space="0" w:color="auto"/>
      </w:divBdr>
    </w:div>
    <w:div w:id="1145124729">
      <w:bodyDiv w:val="1"/>
      <w:marLeft w:val="0"/>
      <w:marRight w:val="0"/>
      <w:marTop w:val="0"/>
      <w:marBottom w:val="0"/>
      <w:divBdr>
        <w:top w:val="none" w:sz="0" w:space="0" w:color="auto"/>
        <w:left w:val="none" w:sz="0" w:space="0" w:color="auto"/>
        <w:bottom w:val="none" w:sz="0" w:space="0" w:color="auto"/>
        <w:right w:val="none" w:sz="0" w:space="0" w:color="auto"/>
      </w:divBdr>
    </w:div>
    <w:div w:id="1155028970">
      <w:bodyDiv w:val="1"/>
      <w:marLeft w:val="0"/>
      <w:marRight w:val="0"/>
      <w:marTop w:val="0"/>
      <w:marBottom w:val="0"/>
      <w:divBdr>
        <w:top w:val="none" w:sz="0" w:space="0" w:color="auto"/>
        <w:left w:val="none" w:sz="0" w:space="0" w:color="auto"/>
        <w:bottom w:val="none" w:sz="0" w:space="0" w:color="auto"/>
        <w:right w:val="none" w:sz="0" w:space="0" w:color="auto"/>
      </w:divBdr>
    </w:div>
    <w:div w:id="1170754030">
      <w:bodyDiv w:val="1"/>
      <w:marLeft w:val="0"/>
      <w:marRight w:val="0"/>
      <w:marTop w:val="0"/>
      <w:marBottom w:val="0"/>
      <w:divBdr>
        <w:top w:val="none" w:sz="0" w:space="0" w:color="auto"/>
        <w:left w:val="none" w:sz="0" w:space="0" w:color="auto"/>
        <w:bottom w:val="none" w:sz="0" w:space="0" w:color="auto"/>
        <w:right w:val="none" w:sz="0" w:space="0" w:color="auto"/>
      </w:divBdr>
    </w:div>
    <w:div w:id="1179854003">
      <w:bodyDiv w:val="1"/>
      <w:marLeft w:val="0"/>
      <w:marRight w:val="0"/>
      <w:marTop w:val="0"/>
      <w:marBottom w:val="0"/>
      <w:divBdr>
        <w:top w:val="none" w:sz="0" w:space="0" w:color="auto"/>
        <w:left w:val="none" w:sz="0" w:space="0" w:color="auto"/>
        <w:bottom w:val="none" w:sz="0" w:space="0" w:color="auto"/>
        <w:right w:val="none" w:sz="0" w:space="0" w:color="auto"/>
      </w:divBdr>
    </w:div>
    <w:div w:id="1184706639">
      <w:bodyDiv w:val="1"/>
      <w:marLeft w:val="0"/>
      <w:marRight w:val="0"/>
      <w:marTop w:val="0"/>
      <w:marBottom w:val="0"/>
      <w:divBdr>
        <w:top w:val="none" w:sz="0" w:space="0" w:color="auto"/>
        <w:left w:val="none" w:sz="0" w:space="0" w:color="auto"/>
        <w:bottom w:val="none" w:sz="0" w:space="0" w:color="auto"/>
        <w:right w:val="none" w:sz="0" w:space="0" w:color="auto"/>
      </w:divBdr>
    </w:div>
    <w:div w:id="1198857907">
      <w:bodyDiv w:val="1"/>
      <w:marLeft w:val="0"/>
      <w:marRight w:val="0"/>
      <w:marTop w:val="0"/>
      <w:marBottom w:val="0"/>
      <w:divBdr>
        <w:top w:val="none" w:sz="0" w:space="0" w:color="auto"/>
        <w:left w:val="none" w:sz="0" w:space="0" w:color="auto"/>
        <w:bottom w:val="none" w:sz="0" w:space="0" w:color="auto"/>
        <w:right w:val="none" w:sz="0" w:space="0" w:color="auto"/>
      </w:divBdr>
    </w:div>
    <w:div w:id="1209876270">
      <w:bodyDiv w:val="1"/>
      <w:marLeft w:val="0"/>
      <w:marRight w:val="0"/>
      <w:marTop w:val="0"/>
      <w:marBottom w:val="0"/>
      <w:divBdr>
        <w:top w:val="none" w:sz="0" w:space="0" w:color="auto"/>
        <w:left w:val="none" w:sz="0" w:space="0" w:color="auto"/>
        <w:bottom w:val="none" w:sz="0" w:space="0" w:color="auto"/>
        <w:right w:val="none" w:sz="0" w:space="0" w:color="auto"/>
      </w:divBdr>
    </w:div>
    <w:div w:id="1214737297">
      <w:bodyDiv w:val="1"/>
      <w:marLeft w:val="0"/>
      <w:marRight w:val="0"/>
      <w:marTop w:val="0"/>
      <w:marBottom w:val="0"/>
      <w:divBdr>
        <w:top w:val="none" w:sz="0" w:space="0" w:color="auto"/>
        <w:left w:val="none" w:sz="0" w:space="0" w:color="auto"/>
        <w:bottom w:val="none" w:sz="0" w:space="0" w:color="auto"/>
        <w:right w:val="none" w:sz="0" w:space="0" w:color="auto"/>
      </w:divBdr>
    </w:div>
    <w:div w:id="1222600987">
      <w:bodyDiv w:val="1"/>
      <w:marLeft w:val="0"/>
      <w:marRight w:val="0"/>
      <w:marTop w:val="0"/>
      <w:marBottom w:val="0"/>
      <w:divBdr>
        <w:top w:val="none" w:sz="0" w:space="0" w:color="auto"/>
        <w:left w:val="none" w:sz="0" w:space="0" w:color="auto"/>
        <w:bottom w:val="none" w:sz="0" w:space="0" w:color="auto"/>
        <w:right w:val="none" w:sz="0" w:space="0" w:color="auto"/>
      </w:divBdr>
    </w:div>
    <w:div w:id="1227571251">
      <w:bodyDiv w:val="1"/>
      <w:marLeft w:val="0"/>
      <w:marRight w:val="0"/>
      <w:marTop w:val="0"/>
      <w:marBottom w:val="0"/>
      <w:divBdr>
        <w:top w:val="none" w:sz="0" w:space="0" w:color="auto"/>
        <w:left w:val="none" w:sz="0" w:space="0" w:color="auto"/>
        <w:bottom w:val="none" w:sz="0" w:space="0" w:color="auto"/>
        <w:right w:val="none" w:sz="0" w:space="0" w:color="auto"/>
      </w:divBdr>
    </w:div>
    <w:div w:id="1237667305">
      <w:bodyDiv w:val="1"/>
      <w:marLeft w:val="0"/>
      <w:marRight w:val="0"/>
      <w:marTop w:val="0"/>
      <w:marBottom w:val="0"/>
      <w:divBdr>
        <w:top w:val="none" w:sz="0" w:space="0" w:color="auto"/>
        <w:left w:val="none" w:sz="0" w:space="0" w:color="auto"/>
        <w:bottom w:val="none" w:sz="0" w:space="0" w:color="auto"/>
        <w:right w:val="none" w:sz="0" w:space="0" w:color="auto"/>
      </w:divBdr>
    </w:div>
    <w:div w:id="1241674138">
      <w:bodyDiv w:val="1"/>
      <w:marLeft w:val="0"/>
      <w:marRight w:val="0"/>
      <w:marTop w:val="0"/>
      <w:marBottom w:val="0"/>
      <w:divBdr>
        <w:top w:val="none" w:sz="0" w:space="0" w:color="auto"/>
        <w:left w:val="none" w:sz="0" w:space="0" w:color="auto"/>
        <w:bottom w:val="none" w:sz="0" w:space="0" w:color="auto"/>
        <w:right w:val="none" w:sz="0" w:space="0" w:color="auto"/>
      </w:divBdr>
    </w:div>
    <w:div w:id="1243447060">
      <w:bodyDiv w:val="1"/>
      <w:marLeft w:val="0"/>
      <w:marRight w:val="0"/>
      <w:marTop w:val="0"/>
      <w:marBottom w:val="0"/>
      <w:divBdr>
        <w:top w:val="none" w:sz="0" w:space="0" w:color="auto"/>
        <w:left w:val="none" w:sz="0" w:space="0" w:color="auto"/>
        <w:bottom w:val="none" w:sz="0" w:space="0" w:color="auto"/>
        <w:right w:val="none" w:sz="0" w:space="0" w:color="auto"/>
      </w:divBdr>
    </w:div>
    <w:div w:id="1255628785">
      <w:bodyDiv w:val="1"/>
      <w:marLeft w:val="0"/>
      <w:marRight w:val="0"/>
      <w:marTop w:val="0"/>
      <w:marBottom w:val="0"/>
      <w:divBdr>
        <w:top w:val="none" w:sz="0" w:space="0" w:color="auto"/>
        <w:left w:val="none" w:sz="0" w:space="0" w:color="auto"/>
        <w:bottom w:val="none" w:sz="0" w:space="0" w:color="auto"/>
        <w:right w:val="none" w:sz="0" w:space="0" w:color="auto"/>
      </w:divBdr>
    </w:div>
    <w:div w:id="1262685829">
      <w:bodyDiv w:val="1"/>
      <w:marLeft w:val="0"/>
      <w:marRight w:val="0"/>
      <w:marTop w:val="0"/>
      <w:marBottom w:val="0"/>
      <w:divBdr>
        <w:top w:val="none" w:sz="0" w:space="0" w:color="auto"/>
        <w:left w:val="none" w:sz="0" w:space="0" w:color="auto"/>
        <w:bottom w:val="none" w:sz="0" w:space="0" w:color="auto"/>
        <w:right w:val="none" w:sz="0" w:space="0" w:color="auto"/>
      </w:divBdr>
    </w:div>
    <w:div w:id="1298027936">
      <w:bodyDiv w:val="1"/>
      <w:marLeft w:val="0"/>
      <w:marRight w:val="0"/>
      <w:marTop w:val="0"/>
      <w:marBottom w:val="0"/>
      <w:divBdr>
        <w:top w:val="none" w:sz="0" w:space="0" w:color="auto"/>
        <w:left w:val="none" w:sz="0" w:space="0" w:color="auto"/>
        <w:bottom w:val="none" w:sz="0" w:space="0" w:color="auto"/>
        <w:right w:val="none" w:sz="0" w:space="0" w:color="auto"/>
      </w:divBdr>
    </w:div>
    <w:div w:id="1311521581">
      <w:bodyDiv w:val="1"/>
      <w:marLeft w:val="0"/>
      <w:marRight w:val="0"/>
      <w:marTop w:val="0"/>
      <w:marBottom w:val="0"/>
      <w:divBdr>
        <w:top w:val="none" w:sz="0" w:space="0" w:color="auto"/>
        <w:left w:val="none" w:sz="0" w:space="0" w:color="auto"/>
        <w:bottom w:val="none" w:sz="0" w:space="0" w:color="auto"/>
        <w:right w:val="none" w:sz="0" w:space="0" w:color="auto"/>
      </w:divBdr>
    </w:div>
    <w:div w:id="1320496147">
      <w:bodyDiv w:val="1"/>
      <w:marLeft w:val="0"/>
      <w:marRight w:val="0"/>
      <w:marTop w:val="0"/>
      <w:marBottom w:val="0"/>
      <w:divBdr>
        <w:top w:val="none" w:sz="0" w:space="0" w:color="auto"/>
        <w:left w:val="none" w:sz="0" w:space="0" w:color="auto"/>
        <w:bottom w:val="none" w:sz="0" w:space="0" w:color="auto"/>
        <w:right w:val="none" w:sz="0" w:space="0" w:color="auto"/>
      </w:divBdr>
    </w:div>
    <w:div w:id="1336805850">
      <w:bodyDiv w:val="1"/>
      <w:marLeft w:val="0"/>
      <w:marRight w:val="0"/>
      <w:marTop w:val="0"/>
      <w:marBottom w:val="0"/>
      <w:divBdr>
        <w:top w:val="none" w:sz="0" w:space="0" w:color="auto"/>
        <w:left w:val="none" w:sz="0" w:space="0" w:color="auto"/>
        <w:bottom w:val="none" w:sz="0" w:space="0" w:color="auto"/>
        <w:right w:val="none" w:sz="0" w:space="0" w:color="auto"/>
      </w:divBdr>
    </w:div>
    <w:div w:id="1365444602">
      <w:bodyDiv w:val="1"/>
      <w:marLeft w:val="0"/>
      <w:marRight w:val="0"/>
      <w:marTop w:val="0"/>
      <w:marBottom w:val="0"/>
      <w:divBdr>
        <w:top w:val="none" w:sz="0" w:space="0" w:color="auto"/>
        <w:left w:val="none" w:sz="0" w:space="0" w:color="auto"/>
        <w:bottom w:val="none" w:sz="0" w:space="0" w:color="auto"/>
        <w:right w:val="none" w:sz="0" w:space="0" w:color="auto"/>
      </w:divBdr>
    </w:div>
    <w:div w:id="1427194271">
      <w:bodyDiv w:val="1"/>
      <w:marLeft w:val="0"/>
      <w:marRight w:val="0"/>
      <w:marTop w:val="0"/>
      <w:marBottom w:val="0"/>
      <w:divBdr>
        <w:top w:val="none" w:sz="0" w:space="0" w:color="auto"/>
        <w:left w:val="none" w:sz="0" w:space="0" w:color="auto"/>
        <w:bottom w:val="none" w:sz="0" w:space="0" w:color="auto"/>
        <w:right w:val="none" w:sz="0" w:space="0" w:color="auto"/>
      </w:divBdr>
    </w:div>
    <w:div w:id="1443264114">
      <w:bodyDiv w:val="1"/>
      <w:marLeft w:val="0"/>
      <w:marRight w:val="0"/>
      <w:marTop w:val="0"/>
      <w:marBottom w:val="0"/>
      <w:divBdr>
        <w:top w:val="none" w:sz="0" w:space="0" w:color="auto"/>
        <w:left w:val="none" w:sz="0" w:space="0" w:color="auto"/>
        <w:bottom w:val="none" w:sz="0" w:space="0" w:color="auto"/>
        <w:right w:val="none" w:sz="0" w:space="0" w:color="auto"/>
      </w:divBdr>
    </w:div>
    <w:div w:id="1446734987">
      <w:bodyDiv w:val="1"/>
      <w:marLeft w:val="0"/>
      <w:marRight w:val="0"/>
      <w:marTop w:val="0"/>
      <w:marBottom w:val="0"/>
      <w:divBdr>
        <w:top w:val="none" w:sz="0" w:space="0" w:color="auto"/>
        <w:left w:val="none" w:sz="0" w:space="0" w:color="auto"/>
        <w:bottom w:val="none" w:sz="0" w:space="0" w:color="auto"/>
        <w:right w:val="none" w:sz="0" w:space="0" w:color="auto"/>
      </w:divBdr>
      <w:divsChild>
        <w:div w:id="409542727">
          <w:marLeft w:val="0"/>
          <w:marRight w:val="0"/>
          <w:marTop w:val="0"/>
          <w:marBottom w:val="0"/>
          <w:divBdr>
            <w:top w:val="none" w:sz="0" w:space="0" w:color="auto"/>
            <w:left w:val="none" w:sz="0" w:space="0" w:color="auto"/>
            <w:bottom w:val="none" w:sz="0" w:space="0" w:color="auto"/>
            <w:right w:val="none" w:sz="0" w:space="0" w:color="auto"/>
          </w:divBdr>
        </w:div>
      </w:divsChild>
    </w:div>
    <w:div w:id="1472478167">
      <w:bodyDiv w:val="1"/>
      <w:marLeft w:val="0"/>
      <w:marRight w:val="0"/>
      <w:marTop w:val="0"/>
      <w:marBottom w:val="0"/>
      <w:divBdr>
        <w:top w:val="none" w:sz="0" w:space="0" w:color="auto"/>
        <w:left w:val="none" w:sz="0" w:space="0" w:color="auto"/>
        <w:bottom w:val="none" w:sz="0" w:space="0" w:color="auto"/>
        <w:right w:val="none" w:sz="0" w:space="0" w:color="auto"/>
      </w:divBdr>
    </w:div>
    <w:div w:id="1472482289">
      <w:bodyDiv w:val="1"/>
      <w:marLeft w:val="0"/>
      <w:marRight w:val="0"/>
      <w:marTop w:val="0"/>
      <w:marBottom w:val="0"/>
      <w:divBdr>
        <w:top w:val="none" w:sz="0" w:space="0" w:color="auto"/>
        <w:left w:val="none" w:sz="0" w:space="0" w:color="auto"/>
        <w:bottom w:val="none" w:sz="0" w:space="0" w:color="auto"/>
        <w:right w:val="none" w:sz="0" w:space="0" w:color="auto"/>
      </w:divBdr>
    </w:div>
    <w:div w:id="1474981210">
      <w:bodyDiv w:val="1"/>
      <w:marLeft w:val="0"/>
      <w:marRight w:val="0"/>
      <w:marTop w:val="0"/>
      <w:marBottom w:val="0"/>
      <w:divBdr>
        <w:top w:val="none" w:sz="0" w:space="0" w:color="auto"/>
        <w:left w:val="none" w:sz="0" w:space="0" w:color="auto"/>
        <w:bottom w:val="none" w:sz="0" w:space="0" w:color="auto"/>
        <w:right w:val="none" w:sz="0" w:space="0" w:color="auto"/>
      </w:divBdr>
    </w:div>
    <w:div w:id="1476951586">
      <w:bodyDiv w:val="1"/>
      <w:marLeft w:val="0"/>
      <w:marRight w:val="0"/>
      <w:marTop w:val="0"/>
      <w:marBottom w:val="0"/>
      <w:divBdr>
        <w:top w:val="none" w:sz="0" w:space="0" w:color="auto"/>
        <w:left w:val="none" w:sz="0" w:space="0" w:color="auto"/>
        <w:bottom w:val="none" w:sz="0" w:space="0" w:color="auto"/>
        <w:right w:val="none" w:sz="0" w:space="0" w:color="auto"/>
      </w:divBdr>
    </w:div>
    <w:div w:id="1486314715">
      <w:bodyDiv w:val="1"/>
      <w:marLeft w:val="0"/>
      <w:marRight w:val="0"/>
      <w:marTop w:val="0"/>
      <w:marBottom w:val="0"/>
      <w:divBdr>
        <w:top w:val="none" w:sz="0" w:space="0" w:color="auto"/>
        <w:left w:val="none" w:sz="0" w:space="0" w:color="auto"/>
        <w:bottom w:val="none" w:sz="0" w:space="0" w:color="auto"/>
        <w:right w:val="none" w:sz="0" w:space="0" w:color="auto"/>
      </w:divBdr>
    </w:div>
    <w:div w:id="1498182747">
      <w:bodyDiv w:val="1"/>
      <w:marLeft w:val="0"/>
      <w:marRight w:val="0"/>
      <w:marTop w:val="0"/>
      <w:marBottom w:val="0"/>
      <w:divBdr>
        <w:top w:val="none" w:sz="0" w:space="0" w:color="auto"/>
        <w:left w:val="none" w:sz="0" w:space="0" w:color="auto"/>
        <w:bottom w:val="none" w:sz="0" w:space="0" w:color="auto"/>
        <w:right w:val="none" w:sz="0" w:space="0" w:color="auto"/>
      </w:divBdr>
    </w:div>
    <w:div w:id="1503618467">
      <w:bodyDiv w:val="1"/>
      <w:marLeft w:val="0"/>
      <w:marRight w:val="0"/>
      <w:marTop w:val="0"/>
      <w:marBottom w:val="0"/>
      <w:divBdr>
        <w:top w:val="none" w:sz="0" w:space="0" w:color="auto"/>
        <w:left w:val="none" w:sz="0" w:space="0" w:color="auto"/>
        <w:bottom w:val="none" w:sz="0" w:space="0" w:color="auto"/>
        <w:right w:val="none" w:sz="0" w:space="0" w:color="auto"/>
      </w:divBdr>
    </w:div>
    <w:div w:id="1506286610">
      <w:bodyDiv w:val="1"/>
      <w:marLeft w:val="0"/>
      <w:marRight w:val="0"/>
      <w:marTop w:val="0"/>
      <w:marBottom w:val="0"/>
      <w:divBdr>
        <w:top w:val="none" w:sz="0" w:space="0" w:color="auto"/>
        <w:left w:val="none" w:sz="0" w:space="0" w:color="auto"/>
        <w:bottom w:val="none" w:sz="0" w:space="0" w:color="auto"/>
        <w:right w:val="none" w:sz="0" w:space="0" w:color="auto"/>
      </w:divBdr>
    </w:div>
    <w:div w:id="1508985119">
      <w:bodyDiv w:val="1"/>
      <w:marLeft w:val="0"/>
      <w:marRight w:val="0"/>
      <w:marTop w:val="0"/>
      <w:marBottom w:val="0"/>
      <w:divBdr>
        <w:top w:val="none" w:sz="0" w:space="0" w:color="auto"/>
        <w:left w:val="none" w:sz="0" w:space="0" w:color="auto"/>
        <w:bottom w:val="none" w:sz="0" w:space="0" w:color="auto"/>
        <w:right w:val="none" w:sz="0" w:space="0" w:color="auto"/>
      </w:divBdr>
    </w:div>
    <w:div w:id="1528177198">
      <w:bodyDiv w:val="1"/>
      <w:marLeft w:val="0"/>
      <w:marRight w:val="0"/>
      <w:marTop w:val="0"/>
      <w:marBottom w:val="0"/>
      <w:divBdr>
        <w:top w:val="none" w:sz="0" w:space="0" w:color="auto"/>
        <w:left w:val="none" w:sz="0" w:space="0" w:color="auto"/>
        <w:bottom w:val="none" w:sz="0" w:space="0" w:color="auto"/>
        <w:right w:val="none" w:sz="0" w:space="0" w:color="auto"/>
      </w:divBdr>
    </w:div>
    <w:div w:id="1536969199">
      <w:bodyDiv w:val="1"/>
      <w:marLeft w:val="0"/>
      <w:marRight w:val="0"/>
      <w:marTop w:val="0"/>
      <w:marBottom w:val="0"/>
      <w:divBdr>
        <w:top w:val="none" w:sz="0" w:space="0" w:color="auto"/>
        <w:left w:val="none" w:sz="0" w:space="0" w:color="auto"/>
        <w:bottom w:val="none" w:sz="0" w:space="0" w:color="auto"/>
        <w:right w:val="none" w:sz="0" w:space="0" w:color="auto"/>
      </w:divBdr>
    </w:div>
    <w:div w:id="1543593750">
      <w:bodyDiv w:val="1"/>
      <w:marLeft w:val="0"/>
      <w:marRight w:val="0"/>
      <w:marTop w:val="0"/>
      <w:marBottom w:val="0"/>
      <w:divBdr>
        <w:top w:val="none" w:sz="0" w:space="0" w:color="auto"/>
        <w:left w:val="none" w:sz="0" w:space="0" w:color="auto"/>
        <w:bottom w:val="none" w:sz="0" w:space="0" w:color="auto"/>
        <w:right w:val="none" w:sz="0" w:space="0" w:color="auto"/>
      </w:divBdr>
    </w:div>
    <w:div w:id="1552494518">
      <w:bodyDiv w:val="1"/>
      <w:marLeft w:val="0"/>
      <w:marRight w:val="0"/>
      <w:marTop w:val="0"/>
      <w:marBottom w:val="0"/>
      <w:divBdr>
        <w:top w:val="none" w:sz="0" w:space="0" w:color="auto"/>
        <w:left w:val="none" w:sz="0" w:space="0" w:color="auto"/>
        <w:bottom w:val="none" w:sz="0" w:space="0" w:color="auto"/>
        <w:right w:val="none" w:sz="0" w:space="0" w:color="auto"/>
      </w:divBdr>
    </w:div>
    <w:div w:id="1562250798">
      <w:bodyDiv w:val="1"/>
      <w:marLeft w:val="0"/>
      <w:marRight w:val="0"/>
      <w:marTop w:val="0"/>
      <w:marBottom w:val="0"/>
      <w:divBdr>
        <w:top w:val="none" w:sz="0" w:space="0" w:color="auto"/>
        <w:left w:val="none" w:sz="0" w:space="0" w:color="auto"/>
        <w:bottom w:val="none" w:sz="0" w:space="0" w:color="auto"/>
        <w:right w:val="none" w:sz="0" w:space="0" w:color="auto"/>
      </w:divBdr>
    </w:div>
    <w:div w:id="1584413934">
      <w:bodyDiv w:val="1"/>
      <w:marLeft w:val="0"/>
      <w:marRight w:val="0"/>
      <w:marTop w:val="0"/>
      <w:marBottom w:val="0"/>
      <w:divBdr>
        <w:top w:val="none" w:sz="0" w:space="0" w:color="auto"/>
        <w:left w:val="none" w:sz="0" w:space="0" w:color="auto"/>
        <w:bottom w:val="none" w:sz="0" w:space="0" w:color="auto"/>
        <w:right w:val="none" w:sz="0" w:space="0" w:color="auto"/>
      </w:divBdr>
    </w:div>
    <w:div w:id="1628586931">
      <w:bodyDiv w:val="1"/>
      <w:marLeft w:val="0"/>
      <w:marRight w:val="0"/>
      <w:marTop w:val="0"/>
      <w:marBottom w:val="0"/>
      <w:divBdr>
        <w:top w:val="none" w:sz="0" w:space="0" w:color="auto"/>
        <w:left w:val="none" w:sz="0" w:space="0" w:color="auto"/>
        <w:bottom w:val="none" w:sz="0" w:space="0" w:color="auto"/>
        <w:right w:val="none" w:sz="0" w:space="0" w:color="auto"/>
      </w:divBdr>
    </w:div>
    <w:div w:id="1633559528">
      <w:bodyDiv w:val="1"/>
      <w:marLeft w:val="0"/>
      <w:marRight w:val="0"/>
      <w:marTop w:val="0"/>
      <w:marBottom w:val="0"/>
      <w:divBdr>
        <w:top w:val="none" w:sz="0" w:space="0" w:color="auto"/>
        <w:left w:val="none" w:sz="0" w:space="0" w:color="auto"/>
        <w:bottom w:val="none" w:sz="0" w:space="0" w:color="auto"/>
        <w:right w:val="none" w:sz="0" w:space="0" w:color="auto"/>
      </w:divBdr>
    </w:div>
    <w:div w:id="1642727605">
      <w:bodyDiv w:val="1"/>
      <w:marLeft w:val="0"/>
      <w:marRight w:val="0"/>
      <w:marTop w:val="0"/>
      <w:marBottom w:val="0"/>
      <w:divBdr>
        <w:top w:val="none" w:sz="0" w:space="0" w:color="auto"/>
        <w:left w:val="none" w:sz="0" w:space="0" w:color="auto"/>
        <w:bottom w:val="none" w:sz="0" w:space="0" w:color="auto"/>
        <w:right w:val="none" w:sz="0" w:space="0" w:color="auto"/>
      </w:divBdr>
    </w:div>
    <w:div w:id="1650089933">
      <w:bodyDiv w:val="1"/>
      <w:marLeft w:val="0"/>
      <w:marRight w:val="0"/>
      <w:marTop w:val="0"/>
      <w:marBottom w:val="0"/>
      <w:divBdr>
        <w:top w:val="none" w:sz="0" w:space="0" w:color="auto"/>
        <w:left w:val="none" w:sz="0" w:space="0" w:color="auto"/>
        <w:bottom w:val="none" w:sz="0" w:space="0" w:color="auto"/>
        <w:right w:val="none" w:sz="0" w:space="0" w:color="auto"/>
      </w:divBdr>
    </w:div>
    <w:div w:id="1653829991">
      <w:bodyDiv w:val="1"/>
      <w:marLeft w:val="0"/>
      <w:marRight w:val="0"/>
      <w:marTop w:val="0"/>
      <w:marBottom w:val="0"/>
      <w:divBdr>
        <w:top w:val="none" w:sz="0" w:space="0" w:color="auto"/>
        <w:left w:val="none" w:sz="0" w:space="0" w:color="auto"/>
        <w:bottom w:val="none" w:sz="0" w:space="0" w:color="auto"/>
        <w:right w:val="none" w:sz="0" w:space="0" w:color="auto"/>
      </w:divBdr>
    </w:div>
    <w:div w:id="1683124029">
      <w:bodyDiv w:val="1"/>
      <w:marLeft w:val="0"/>
      <w:marRight w:val="0"/>
      <w:marTop w:val="0"/>
      <w:marBottom w:val="0"/>
      <w:divBdr>
        <w:top w:val="none" w:sz="0" w:space="0" w:color="auto"/>
        <w:left w:val="none" w:sz="0" w:space="0" w:color="auto"/>
        <w:bottom w:val="none" w:sz="0" w:space="0" w:color="auto"/>
        <w:right w:val="none" w:sz="0" w:space="0" w:color="auto"/>
      </w:divBdr>
    </w:div>
    <w:div w:id="1690374529">
      <w:bodyDiv w:val="1"/>
      <w:marLeft w:val="0"/>
      <w:marRight w:val="0"/>
      <w:marTop w:val="0"/>
      <w:marBottom w:val="0"/>
      <w:divBdr>
        <w:top w:val="none" w:sz="0" w:space="0" w:color="auto"/>
        <w:left w:val="none" w:sz="0" w:space="0" w:color="auto"/>
        <w:bottom w:val="none" w:sz="0" w:space="0" w:color="auto"/>
        <w:right w:val="none" w:sz="0" w:space="0" w:color="auto"/>
      </w:divBdr>
    </w:div>
    <w:div w:id="1696885479">
      <w:bodyDiv w:val="1"/>
      <w:marLeft w:val="0"/>
      <w:marRight w:val="0"/>
      <w:marTop w:val="0"/>
      <w:marBottom w:val="0"/>
      <w:divBdr>
        <w:top w:val="none" w:sz="0" w:space="0" w:color="auto"/>
        <w:left w:val="none" w:sz="0" w:space="0" w:color="auto"/>
        <w:bottom w:val="none" w:sz="0" w:space="0" w:color="auto"/>
        <w:right w:val="none" w:sz="0" w:space="0" w:color="auto"/>
      </w:divBdr>
    </w:div>
    <w:div w:id="1698116958">
      <w:bodyDiv w:val="1"/>
      <w:marLeft w:val="0"/>
      <w:marRight w:val="0"/>
      <w:marTop w:val="0"/>
      <w:marBottom w:val="0"/>
      <w:divBdr>
        <w:top w:val="none" w:sz="0" w:space="0" w:color="auto"/>
        <w:left w:val="none" w:sz="0" w:space="0" w:color="auto"/>
        <w:bottom w:val="none" w:sz="0" w:space="0" w:color="auto"/>
        <w:right w:val="none" w:sz="0" w:space="0" w:color="auto"/>
      </w:divBdr>
    </w:div>
    <w:div w:id="1704204398">
      <w:bodyDiv w:val="1"/>
      <w:marLeft w:val="0"/>
      <w:marRight w:val="0"/>
      <w:marTop w:val="0"/>
      <w:marBottom w:val="0"/>
      <w:divBdr>
        <w:top w:val="none" w:sz="0" w:space="0" w:color="auto"/>
        <w:left w:val="none" w:sz="0" w:space="0" w:color="auto"/>
        <w:bottom w:val="none" w:sz="0" w:space="0" w:color="auto"/>
        <w:right w:val="none" w:sz="0" w:space="0" w:color="auto"/>
      </w:divBdr>
    </w:div>
    <w:div w:id="1705330824">
      <w:bodyDiv w:val="1"/>
      <w:marLeft w:val="0"/>
      <w:marRight w:val="0"/>
      <w:marTop w:val="0"/>
      <w:marBottom w:val="0"/>
      <w:divBdr>
        <w:top w:val="none" w:sz="0" w:space="0" w:color="auto"/>
        <w:left w:val="none" w:sz="0" w:space="0" w:color="auto"/>
        <w:bottom w:val="none" w:sz="0" w:space="0" w:color="auto"/>
        <w:right w:val="none" w:sz="0" w:space="0" w:color="auto"/>
      </w:divBdr>
    </w:div>
    <w:div w:id="1732270963">
      <w:bodyDiv w:val="1"/>
      <w:marLeft w:val="0"/>
      <w:marRight w:val="0"/>
      <w:marTop w:val="0"/>
      <w:marBottom w:val="0"/>
      <w:divBdr>
        <w:top w:val="none" w:sz="0" w:space="0" w:color="auto"/>
        <w:left w:val="none" w:sz="0" w:space="0" w:color="auto"/>
        <w:bottom w:val="none" w:sz="0" w:space="0" w:color="auto"/>
        <w:right w:val="none" w:sz="0" w:space="0" w:color="auto"/>
      </w:divBdr>
    </w:div>
    <w:div w:id="1734502193">
      <w:bodyDiv w:val="1"/>
      <w:marLeft w:val="0"/>
      <w:marRight w:val="0"/>
      <w:marTop w:val="0"/>
      <w:marBottom w:val="0"/>
      <w:divBdr>
        <w:top w:val="none" w:sz="0" w:space="0" w:color="auto"/>
        <w:left w:val="none" w:sz="0" w:space="0" w:color="auto"/>
        <w:bottom w:val="none" w:sz="0" w:space="0" w:color="auto"/>
        <w:right w:val="none" w:sz="0" w:space="0" w:color="auto"/>
      </w:divBdr>
    </w:div>
    <w:div w:id="1750078164">
      <w:bodyDiv w:val="1"/>
      <w:marLeft w:val="0"/>
      <w:marRight w:val="0"/>
      <w:marTop w:val="0"/>
      <w:marBottom w:val="0"/>
      <w:divBdr>
        <w:top w:val="none" w:sz="0" w:space="0" w:color="auto"/>
        <w:left w:val="none" w:sz="0" w:space="0" w:color="auto"/>
        <w:bottom w:val="none" w:sz="0" w:space="0" w:color="auto"/>
        <w:right w:val="none" w:sz="0" w:space="0" w:color="auto"/>
      </w:divBdr>
    </w:div>
    <w:div w:id="1758752205">
      <w:bodyDiv w:val="1"/>
      <w:marLeft w:val="0"/>
      <w:marRight w:val="0"/>
      <w:marTop w:val="0"/>
      <w:marBottom w:val="0"/>
      <w:divBdr>
        <w:top w:val="none" w:sz="0" w:space="0" w:color="auto"/>
        <w:left w:val="none" w:sz="0" w:space="0" w:color="auto"/>
        <w:bottom w:val="none" w:sz="0" w:space="0" w:color="auto"/>
        <w:right w:val="none" w:sz="0" w:space="0" w:color="auto"/>
      </w:divBdr>
    </w:div>
    <w:div w:id="1771512509">
      <w:bodyDiv w:val="1"/>
      <w:marLeft w:val="0"/>
      <w:marRight w:val="0"/>
      <w:marTop w:val="0"/>
      <w:marBottom w:val="0"/>
      <w:divBdr>
        <w:top w:val="none" w:sz="0" w:space="0" w:color="auto"/>
        <w:left w:val="none" w:sz="0" w:space="0" w:color="auto"/>
        <w:bottom w:val="none" w:sz="0" w:space="0" w:color="auto"/>
        <w:right w:val="none" w:sz="0" w:space="0" w:color="auto"/>
      </w:divBdr>
    </w:div>
    <w:div w:id="1771705141">
      <w:bodyDiv w:val="1"/>
      <w:marLeft w:val="0"/>
      <w:marRight w:val="0"/>
      <w:marTop w:val="0"/>
      <w:marBottom w:val="0"/>
      <w:divBdr>
        <w:top w:val="none" w:sz="0" w:space="0" w:color="auto"/>
        <w:left w:val="none" w:sz="0" w:space="0" w:color="auto"/>
        <w:bottom w:val="none" w:sz="0" w:space="0" w:color="auto"/>
        <w:right w:val="none" w:sz="0" w:space="0" w:color="auto"/>
      </w:divBdr>
    </w:div>
    <w:div w:id="1776556691">
      <w:bodyDiv w:val="1"/>
      <w:marLeft w:val="0"/>
      <w:marRight w:val="0"/>
      <w:marTop w:val="0"/>
      <w:marBottom w:val="0"/>
      <w:divBdr>
        <w:top w:val="none" w:sz="0" w:space="0" w:color="auto"/>
        <w:left w:val="none" w:sz="0" w:space="0" w:color="auto"/>
        <w:bottom w:val="none" w:sz="0" w:space="0" w:color="auto"/>
        <w:right w:val="none" w:sz="0" w:space="0" w:color="auto"/>
      </w:divBdr>
    </w:div>
    <w:div w:id="1821531915">
      <w:bodyDiv w:val="1"/>
      <w:marLeft w:val="0"/>
      <w:marRight w:val="0"/>
      <w:marTop w:val="0"/>
      <w:marBottom w:val="0"/>
      <w:divBdr>
        <w:top w:val="none" w:sz="0" w:space="0" w:color="auto"/>
        <w:left w:val="none" w:sz="0" w:space="0" w:color="auto"/>
        <w:bottom w:val="none" w:sz="0" w:space="0" w:color="auto"/>
        <w:right w:val="none" w:sz="0" w:space="0" w:color="auto"/>
      </w:divBdr>
    </w:div>
    <w:div w:id="1858545321">
      <w:bodyDiv w:val="1"/>
      <w:marLeft w:val="0"/>
      <w:marRight w:val="0"/>
      <w:marTop w:val="0"/>
      <w:marBottom w:val="0"/>
      <w:divBdr>
        <w:top w:val="none" w:sz="0" w:space="0" w:color="auto"/>
        <w:left w:val="none" w:sz="0" w:space="0" w:color="auto"/>
        <w:bottom w:val="none" w:sz="0" w:space="0" w:color="auto"/>
        <w:right w:val="none" w:sz="0" w:space="0" w:color="auto"/>
      </w:divBdr>
    </w:div>
    <w:div w:id="1858687905">
      <w:bodyDiv w:val="1"/>
      <w:marLeft w:val="0"/>
      <w:marRight w:val="0"/>
      <w:marTop w:val="0"/>
      <w:marBottom w:val="0"/>
      <w:divBdr>
        <w:top w:val="none" w:sz="0" w:space="0" w:color="auto"/>
        <w:left w:val="none" w:sz="0" w:space="0" w:color="auto"/>
        <w:bottom w:val="none" w:sz="0" w:space="0" w:color="auto"/>
        <w:right w:val="none" w:sz="0" w:space="0" w:color="auto"/>
      </w:divBdr>
    </w:div>
    <w:div w:id="1874271940">
      <w:bodyDiv w:val="1"/>
      <w:marLeft w:val="0"/>
      <w:marRight w:val="0"/>
      <w:marTop w:val="0"/>
      <w:marBottom w:val="0"/>
      <w:divBdr>
        <w:top w:val="none" w:sz="0" w:space="0" w:color="auto"/>
        <w:left w:val="none" w:sz="0" w:space="0" w:color="auto"/>
        <w:bottom w:val="none" w:sz="0" w:space="0" w:color="auto"/>
        <w:right w:val="none" w:sz="0" w:space="0" w:color="auto"/>
      </w:divBdr>
    </w:div>
    <w:div w:id="1884976873">
      <w:bodyDiv w:val="1"/>
      <w:marLeft w:val="0"/>
      <w:marRight w:val="0"/>
      <w:marTop w:val="0"/>
      <w:marBottom w:val="0"/>
      <w:divBdr>
        <w:top w:val="none" w:sz="0" w:space="0" w:color="auto"/>
        <w:left w:val="none" w:sz="0" w:space="0" w:color="auto"/>
        <w:bottom w:val="none" w:sz="0" w:space="0" w:color="auto"/>
        <w:right w:val="none" w:sz="0" w:space="0" w:color="auto"/>
      </w:divBdr>
    </w:div>
    <w:div w:id="1963874371">
      <w:bodyDiv w:val="1"/>
      <w:marLeft w:val="0"/>
      <w:marRight w:val="0"/>
      <w:marTop w:val="0"/>
      <w:marBottom w:val="0"/>
      <w:divBdr>
        <w:top w:val="none" w:sz="0" w:space="0" w:color="auto"/>
        <w:left w:val="none" w:sz="0" w:space="0" w:color="auto"/>
        <w:bottom w:val="none" w:sz="0" w:space="0" w:color="auto"/>
        <w:right w:val="none" w:sz="0" w:space="0" w:color="auto"/>
      </w:divBdr>
    </w:div>
    <w:div w:id="1978026239">
      <w:bodyDiv w:val="1"/>
      <w:marLeft w:val="0"/>
      <w:marRight w:val="0"/>
      <w:marTop w:val="0"/>
      <w:marBottom w:val="0"/>
      <w:divBdr>
        <w:top w:val="none" w:sz="0" w:space="0" w:color="auto"/>
        <w:left w:val="none" w:sz="0" w:space="0" w:color="auto"/>
        <w:bottom w:val="none" w:sz="0" w:space="0" w:color="auto"/>
        <w:right w:val="none" w:sz="0" w:space="0" w:color="auto"/>
      </w:divBdr>
    </w:div>
    <w:div w:id="1993635805">
      <w:bodyDiv w:val="1"/>
      <w:marLeft w:val="0"/>
      <w:marRight w:val="0"/>
      <w:marTop w:val="0"/>
      <w:marBottom w:val="0"/>
      <w:divBdr>
        <w:top w:val="none" w:sz="0" w:space="0" w:color="auto"/>
        <w:left w:val="none" w:sz="0" w:space="0" w:color="auto"/>
        <w:bottom w:val="none" w:sz="0" w:space="0" w:color="auto"/>
        <w:right w:val="none" w:sz="0" w:space="0" w:color="auto"/>
      </w:divBdr>
    </w:div>
    <w:div w:id="2000111086">
      <w:bodyDiv w:val="1"/>
      <w:marLeft w:val="0"/>
      <w:marRight w:val="0"/>
      <w:marTop w:val="0"/>
      <w:marBottom w:val="0"/>
      <w:divBdr>
        <w:top w:val="none" w:sz="0" w:space="0" w:color="auto"/>
        <w:left w:val="none" w:sz="0" w:space="0" w:color="auto"/>
        <w:bottom w:val="none" w:sz="0" w:space="0" w:color="auto"/>
        <w:right w:val="none" w:sz="0" w:space="0" w:color="auto"/>
      </w:divBdr>
    </w:div>
    <w:div w:id="2017996457">
      <w:bodyDiv w:val="1"/>
      <w:marLeft w:val="0"/>
      <w:marRight w:val="0"/>
      <w:marTop w:val="0"/>
      <w:marBottom w:val="0"/>
      <w:divBdr>
        <w:top w:val="none" w:sz="0" w:space="0" w:color="auto"/>
        <w:left w:val="none" w:sz="0" w:space="0" w:color="auto"/>
        <w:bottom w:val="none" w:sz="0" w:space="0" w:color="auto"/>
        <w:right w:val="none" w:sz="0" w:space="0" w:color="auto"/>
      </w:divBdr>
    </w:div>
    <w:div w:id="2033532318">
      <w:bodyDiv w:val="1"/>
      <w:marLeft w:val="0"/>
      <w:marRight w:val="0"/>
      <w:marTop w:val="0"/>
      <w:marBottom w:val="0"/>
      <w:divBdr>
        <w:top w:val="none" w:sz="0" w:space="0" w:color="auto"/>
        <w:left w:val="none" w:sz="0" w:space="0" w:color="auto"/>
        <w:bottom w:val="none" w:sz="0" w:space="0" w:color="auto"/>
        <w:right w:val="none" w:sz="0" w:space="0" w:color="auto"/>
      </w:divBdr>
    </w:div>
    <w:div w:id="2034183154">
      <w:bodyDiv w:val="1"/>
      <w:marLeft w:val="0"/>
      <w:marRight w:val="0"/>
      <w:marTop w:val="0"/>
      <w:marBottom w:val="0"/>
      <w:divBdr>
        <w:top w:val="none" w:sz="0" w:space="0" w:color="auto"/>
        <w:left w:val="none" w:sz="0" w:space="0" w:color="auto"/>
        <w:bottom w:val="none" w:sz="0" w:space="0" w:color="auto"/>
        <w:right w:val="none" w:sz="0" w:space="0" w:color="auto"/>
      </w:divBdr>
    </w:div>
    <w:div w:id="2095858282">
      <w:bodyDiv w:val="1"/>
      <w:marLeft w:val="0"/>
      <w:marRight w:val="0"/>
      <w:marTop w:val="0"/>
      <w:marBottom w:val="0"/>
      <w:divBdr>
        <w:top w:val="none" w:sz="0" w:space="0" w:color="auto"/>
        <w:left w:val="none" w:sz="0" w:space="0" w:color="auto"/>
        <w:bottom w:val="none" w:sz="0" w:space="0" w:color="auto"/>
        <w:right w:val="none" w:sz="0" w:space="0" w:color="auto"/>
      </w:divBdr>
    </w:div>
    <w:div w:id="2099397381">
      <w:bodyDiv w:val="1"/>
      <w:marLeft w:val="0"/>
      <w:marRight w:val="0"/>
      <w:marTop w:val="0"/>
      <w:marBottom w:val="0"/>
      <w:divBdr>
        <w:top w:val="none" w:sz="0" w:space="0" w:color="auto"/>
        <w:left w:val="none" w:sz="0" w:space="0" w:color="auto"/>
        <w:bottom w:val="none" w:sz="0" w:space="0" w:color="auto"/>
        <w:right w:val="none" w:sz="0" w:space="0" w:color="auto"/>
      </w:divBdr>
    </w:div>
    <w:div w:id="2099986093">
      <w:bodyDiv w:val="1"/>
      <w:marLeft w:val="0"/>
      <w:marRight w:val="0"/>
      <w:marTop w:val="0"/>
      <w:marBottom w:val="0"/>
      <w:divBdr>
        <w:top w:val="none" w:sz="0" w:space="0" w:color="auto"/>
        <w:left w:val="none" w:sz="0" w:space="0" w:color="auto"/>
        <w:bottom w:val="none" w:sz="0" w:space="0" w:color="auto"/>
        <w:right w:val="none" w:sz="0" w:space="0" w:color="auto"/>
      </w:divBdr>
    </w:div>
    <w:div w:id="2100519449">
      <w:bodyDiv w:val="1"/>
      <w:marLeft w:val="0"/>
      <w:marRight w:val="0"/>
      <w:marTop w:val="0"/>
      <w:marBottom w:val="0"/>
      <w:divBdr>
        <w:top w:val="none" w:sz="0" w:space="0" w:color="auto"/>
        <w:left w:val="none" w:sz="0" w:space="0" w:color="auto"/>
        <w:bottom w:val="none" w:sz="0" w:space="0" w:color="auto"/>
        <w:right w:val="none" w:sz="0" w:space="0" w:color="auto"/>
      </w:divBdr>
    </w:div>
    <w:div w:id="2100562615">
      <w:bodyDiv w:val="1"/>
      <w:marLeft w:val="0"/>
      <w:marRight w:val="0"/>
      <w:marTop w:val="0"/>
      <w:marBottom w:val="0"/>
      <w:divBdr>
        <w:top w:val="none" w:sz="0" w:space="0" w:color="auto"/>
        <w:left w:val="none" w:sz="0" w:space="0" w:color="auto"/>
        <w:bottom w:val="none" w:sz="0" w:space="0" w:color="auto"/>
        <w:right w:val="none" w:sz="0" w:space="0" w:color="auto"/>
      </w:divBdr>
    </w:div>
    <w:div w:id="2108232248">
      <w:bodyDiv w:val="1"/>
      <w:marLeft w:val="0"/>
      <w:marRight w:val="0"/>
      <w:marTop w:val="0"/>
      <w:marBottom w:val="0"/>
      <w:divBdr>
        <w:top w:val="none" w:sz="0" w:space="0" w:color="auto"/>
        <w:left w:val="none" w:sz="0" w:space="0" w:color="auto"/>
        <w:bottom w:val="none" w:sz="0" w:space="0" w:color="auto"/>
        <w:right w:val="none" w:sz="0" w:space="0" w:color="auto"/>
      </w:divBdr>
    </w:div>
    <w:div w:id="2117746533">
      <w:bodyDiv w:val="1"/>
      <w:marLeft w:val="0"/>
      <w:marRight w:val="0"/>
      <w:marTop w:val="0"/>
      <w:marBottom w:val="0"/>
      <w:divBdr>
        <w:top w:val="none" w:sz="0" w:space="0" w:color="auto"/>
        <w:left w:val="none" w:sz="0" w:space="0" w:color="auto"/>
        <w:bottom w:val="none" w:sz="0" w:space="0" w:color="auto"/>
        <w:right w:val="none" w:sz="0" w:space="0" w:color="auto"/>
      </w:divBdr>
    </w:div>
    <w:div w:id="2126801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C7553115-9EA3-44BB-9BEF-FCFC74882E0C}"/>
      </w:docPartPr>
      <w:docPartBody>
        <w:p w:rsidR="003F64F5" w:rsidRDefault="003F64F5">
          <w:r w:rsidRPr="00FC4FE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4F5"/>
    <w:rsid w:val="001876F2"/>
    <w:rsid w:val="002819BE"/>
    <w:rsid w:val="002B0D21"/>
    <w:rsid w:val="003A6C72"/>
    <w:rsid w:val="003B0559"/>
    <w:rsid w:val="003F64F5"/>
    <w:rsid w:val="005F432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CH" w:eastAsia="de-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F64F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c352ca2-5d2a-4587-ab51-280f6142771a">
      <Terms xmlns="http://schemas.microsoft.com/office/infopath/2007/PartnerControls"/>
    </lcf76f155ced4ddcb4097134ff3c332f>
    <TaxCatchAll xmlns="3c9037ed-483a-4a2f-8756-0e110943611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869565E4FD8DDC4282817369218AD0AF" ma:contentTypeVersion="17" ma:contentTypeDescription="Ein neues Dokument erstellen." ma:contentTypeScope="" ma:versionID="a36665296aa717e1a2c2b9f31102b0e0">
  <xsd:schema xmlns:xsd="http://www.w3.org/2001/XMLSchema" xmlns:xs="http://www.w3.org/2001/XMLSchema" xmlns:p="http://schemas.microsoft.com/office/2006/metadata/properties" xmlns:ns2="3c9037ed-483a-4a2f-8756-0e1109436112" xmlns:ns3="ec352ca2-5d2a-4587-ab51-280f6142771a" targetNamespace="http://schemas.microsoft.com/office/2006/metadata/properties" ma:root="true" ma:fieldsID="a153c877d4d348ad307aaf32306009bb" ns2:_="" ns3:_="">
    <xsd:import namespace="3c9037ed-483a-4a2f-8756-0e1109436112"/>
    <xsd:import namespace="ec352ca2-5d2a-4587-ab51-280f6142771a"/>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GenerationTime" minOccurs="0"/>
                <xsd:element ref="ns3:MediaServiceEventHashCode"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037ed-483a-4a2f-8756-0e1109436112" elementFormDefault="qualified">
    <xsd:import namespace="http://schemas.microsoft.com/office/2006/documentManagement/types"/>
    <xsd:import namespace="http://schemas.microsoft.com/office/infopath/2007/PartnerControls"/>
    <xsd:element name="SharedWithUsers" ma:index="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Freigegeben für - Details" ma:internalName="SharedWithDetails" ma:readOnly="true">
      <xsd:simpleType>
        <xsd:restriction base="dms:Note">
          <xsd:maxLength value="255"/>
        </xsd:restriction>
      </xsd:simpleType>
    </xsd:element>
    <xsd:element name="TaxCatchAll" ma:index="20" nillable="true" ma:displayName="Taxonomy Catch All Column" ma:hidden="true" ma:list="{ba39fddd-a2dd-4eb3-880d-0dfd7b0d15fb}" ma:internalName="TaxCatchAll" ma:showField="CatchAllData" ma:web="3c9037ed-483a-4a2f-8756-0e110943611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ec352ca2-5d2a-4587-ab51-280f6142771a"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LongProperties xmlns="http://schemas.microsoft.com/office/2006/metadata/longProperties">
  <LongProp xmlns="" name="MP_InheritedTags"><![CDATA[((169)(28)(10))((31905)(31864)(40)(34))((118)(18)(16)(6))((117)(18)(16)(6))((113)(17)(16)(6))((114)(17)(16)(6))((115)(17)(16)(6))((116)(17)(16)(6))((104)(13)(6))((105)(13)(6))((103)(13)(6))((107)(14)(6))((224)(37))((31864)(40)(34))((101)(15)(6))((168)(28)(10))((40)(34))((90)(33)(11))]]></LongProp>
</LongProperties>
</file>

<file path=customXml/itemProps1.xml><?xml version="1.0" encoding="utf-8"?>
<ds:datastoreItem xmlns:ds="http://schemas.openxmlformats.org/officeDocument/2006/customXml" ds:itemID="{7A7B0D2D-DD31-4168-8445-3C18D8996230}">
  <ds:schemaRefs>
    <ds:schemaRef ds:uri="http://schemas.microsoft.com/sharepoint/v3/contenttype/forms"/>
  </ds:schemaRefs>
</ds:datastoreItem>
</file>

<file path=customXml/itemProps2.xml><?xml version="1.0" encoding="utf-8"?>
<ds:datastoreItem xmlns:ds="http://schemas.openxmlformats.org/officeDocument/2006/customXml" ds:itemID="{BB76F70E-6E8D-4758-8014-210150DA178A}">
  <ds:schemaRefs>
    <ds:schemaRef ds:uri="http://schemas.openxmlformats.org/officeDocument/2006/bibliography"/>
  </ds:schemaRefs>
</ds:datastoreItem>
</file>

<file path=customXml/itemProps3.xml><?xml version="1.0" encoding="utf-8"?>
<ds:datastoreItem xmlns:ds="http://schemas.openxmlformats.org/officeDocument/2006/customXml" ds:itemID="{92D708BF-A143-4BA4-AB93-A9FF730D8062}">
  <ds:schemaRefs>
    <ds:schemaRef ds:uri="http://schemas.microsoft.com/office/2006/metadata/properties"/>
    <ds:schemaRef ds:uri="http://schemas.microsoft.com/office/infopath/2007/PartnerControls"/>
    <ds:schemaRef ds:uri="ec352ca2-5d2a-4587-ab51-280f6142771a"/>
    <ds:schemaRef ds:uri="3c9037ed-483a-4a2f-8756-0e1109436112"/>
  </ds:schemaRefs>
</ds:datastoreItem>
</file>

<file path=customXml/itemProps4.xml><?xml version="1.0" encoding="utf-8"?>
<ds:datastoreItem xmlns:ds="http://schemas.openxmlformats.org/officeDocument/2006/customXml" ds:itemID="{9242E048-0346-4882-A1E0-6E9D9AD268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037ed-483a-4a2f-8756-0e1109436112"/>
    <ds:schemaRef ds:uri="ec352ca2-5d2a-4587-ab51-280f614277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73C6A41-3D96-4C70-8280-2EFE1EFDCE4B}">
  <ds:schemaRefs>
    <ds:schemaRef ds:uri="http://schemas.microsoft.com/office/2006/metadata/longProperties"/>
    <ds:schemaRef ds:uri=""/>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759</Words>
  <Characters>27744</Characters>
  <Application>Microsoft Office Word</Application>
  <DocSecurity>0</DocSecurity>
  <Lines>956</Lines>
  <Paragraphs>5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ayout Schriftliche Arbeit_Stand vom 14 04 2009_englisch</vt:lpstr>
      <vt:lpstr>Layout Schriftliche Arbeit_Stand vom 14 04 2009_englisch</vt:lpstr>
    </vt:vector>
  </TitlesOfParts>
  <Company>privat/Geschäft</Company>
  <LinksUpToDate>false</LinksUpToDate>
  <CharactersWithSpaces>3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yout Schriftliche Arbeit_Stand vom 14 04 2009_englisch</dc:title>
  <dc:subject/>
  <dc:creator>Alexander Hunziker</dc:creator>
  <cp:keywords/>
  <cp:lastModifiedBy>Samira</cp:lastModifiedBy>
  <cp:revision>2</cp:revision>
  <cp:lastPrinted>2004-11-11T21:41:00Z</cp:lastPrinted>
  <dcterms:created xsi:type="dcterms:W3CDTF">2025-02-05T13:56:00Z</dcterms:created>
  <dcterms:modified xsi:type="dcterms:W3CDTF">2025-02-0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kTitel">
    <vt:lpwstr>Word-Vorlage für die Diplomarbeit</vt:lpwstr>
  </property>
  <property fmtid="{D5CDD505-2E9C-101B-9397-08002B2CF9AE}" pid="3" name="ContentType">
    <vt:lpwstr>Dokument</vt:lpwstr>
  </property>
  <property fmtid="{D5CDD505-2E9C-101B-9397-08002B2CF9AE}" pid="4" name="Thema">
    <vt:lpwstr>02 Schriftliche Arbeiten</vt:lpwstr>
  </property>
  <property fmtid="{D5CDD505-2E9C-101B-9397-08002B2CF9AE}" pid="5" name="Order">
    <vt:lpwstr>78900.0000000000</vt:lpwstr>
  </property>
  <property fmtid="{D5CDD505-2E9C-101B-9397-08002B2CF9AE}" pid="6" name="MP_UpdateVersion">
    <vt:lpwstr>2</vt:lpwstr>
  </property>
  <property fmtid="{D5CDD505-2E9C-101B-9397-08002B2CF9AE}" pid="7" name="ContentTypeId">
    <vt:lpwstr>0x010100869565E4FD8DDC4282817369218AD0AF</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cbde4eb-7719-3c5d-a252-ac9565cc97aa</vt:lpwstr>
  </property>
  <property fmtid="{D5CDD505-2E9C-101B-9397-08002B2CF9AE}" pid="30" name="Mendeley Citation Style_1">
    <vt:lpwstr>http://www.zotero.org/styles/apa</vt:lpwstr>
  </property>
  <property fmtid="{D5CDD505-2E9C-101B-9397-08002B2CF9AE}" pid="31" name="MediaServiceImageTags">
    <vt:lpwstr/>
  </property>
  <property fmtid="{D5CDD505-2E9C-101B-9397-08002B2CF9AE}" pid="32" name="CitaviDocumentProperty_8">
    <vt:lpwstr>CloudProjectKey=w1f14dhctq42pjbb3o1egg7ur98wbceikym2imxtabg925as; ProjectName=Bachelorarbeit</vt:lpwstr>
  </property>
  <property fmtid="{D5CDD505-2E9C-101B-9397-08002B2CF9AE}" pid="33" name="CitaviDocumentProperty_7">
    <vt:lpwstr>Bachelorarbeit</vt:lpwstr>
  </property>
  <property fmtid="{D5CDD505-2E9C-101B-9397-08002B2CF9AE}" pid="34" name="CitaviDocumentProperty_0">
    <vt:lpwstr>fd2deaf8-3f44-4ae6-a27a-066efc1b9f93</vt:lpwstr>
  </property>
  <property fmtid="{D5CDD505-2E9C-101B-9397-08002B2CF9AE}" pid="35" name="CitaviDocumentProperty_1">
    <vt:lpwstr>6.19.2.1</vt:lpwstr>
  </property>
  <property fmtid="{D5CDD505-2E9C-101B-9397-08002B2CF9AE}" pid="36" name="CitaviDocumentProperty_6">
    <vt:lpwstr>True</vt:lpwstr>
  </property>
  <property fmtid="{D5CDD505-2E9C-101B-9397-08002B2CF9AE}" pid="37" name="GrammarlyDocumentId">
    <vt:lpwstr>6a6961ad56eefc97a3ef7315100f2b696a671896d477e16ff7755360a0b82633</vt:lpwstr>
  </property>
</Properties>
</file>